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bookmarkStart w:id="0" w:name="_GoBack"/>
      <w:bookmarkEnd w:id="0"/>
    </w:p>
    <w:p w14:paraId="6AE77962" w14:textId="77777777" w:rsidR="002F0729" w:rsidRDefault="002F0729" w:rsidP="001C3DBD">
      <w:pPr>
        <w:autoSpaceDE w:val="0"/>
        <w:autoSpaceDN w:val="0"/>
        <w:adjustRightInd w:val="0"/>
        <w:jc w:val="center"/>
        <w:rPr>
          <w:sz w:val="72"/>
          <w:szCs w:val="72"/>
        </w:rPr>
      </w:pPr>
    </w:p>
    <w:p w14:paraId="4D288D47" w14:textId="77777777" w:rsidR="00743B33" w:rsidRDefault="00743B33" w:rsidP="001C3DBD">
      <w:pPr>
        <w:autoSpaceDE w:val="0"/>
        <w:autoSpaceDN w:val="0"/>
        <w:adjustRightInd w:val="0"/>
        <w:jc w:val="center"/>
        <w:rPr>
          <w:sz w:val="40"/>
          <w:szCs w:val="40"/>
        </w:rPr>
      </w:pPr>
    </w:p>
    <w:p w14:paraId="27C0AD31" w14:textId="77777777" w:rsidR="00743B33" w:rsidRPr="00743B33" w:rsidRDefault="00743B33" w:rsidP="001C3DBD">
      <w:pPr>
        <w:autoSpaceDE w:val="0"/>
        <w:autoSpaceDN w:val="0"/>
        <w:adjustRightInd w:val="0"/>
        <w:jc w:val="center"/>
        <w:rPr>
          <w:sz w:val="40"/>
          <w:szCs w:val="40"/>
        </w:rPr>
      </w:pPr>
    </w:p>
    <w:p w14:paraId="25C106D2" w14:textId="5D915B92" w:rsidR="008E0450" w:rsidRPr="00743B33" w:rsidRDefault="00600DAC" w:rsidP="001C3DBD">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1C3DBD">
      <w:pPr>
        <w:autoSpaceDE w:val="0"/>
        <w:autoSpaceDN w:val="0"/>
        <w:adjustRightInd w:val="0"/>
        <w:jc w:val="center"/>
        <w:rPr>
          <w:sz w:val="70"/>
          <w:szCs w:val="70"/>
        </w:rPr>
      </w:pPr>
    </w:p>
    <w:p w14:paraId="2B95E338" w14:textId="77777777" w:rsidR="008E0450" w:rsidRPr="00743B33" w:rsidRDefault="008E0450" w:rsidP="001C3DBD">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1C3DBD">
      <w:pPr>
        <w:autoSpaceDE w:val="0"/>
        <w:autoSpaceDN w:val="0"/>
        <w:adjustRightInd w:val="0"/>
        <w:rPr>
          <w:sz w:val="70"/>
          <w:szCs w:val="70"/>
        </w:rPr>
      </w:pPr>
    </w:p>
    <w:p w14:paraId="52B0D283" w14:textId="77777777" w:rsidR="008E0450" w:rsidRPr="00743B33" w:rsidRDefault="008E0450" w:rsidP="001C3DBD">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1C3DBD">
      <w:pPr>
        <w:jc w:val="center"/>
        <w:rPr>
          <w:sz w:val="70"/>
          <w:szCs w:val="70"/>
        </w:rPr>
      </w:pPr>
    </w:p>
    <w:p w14:paraId="6CFCAAC9" w14:textId="77777777" w:rsidR="008E0450" w:rsidRPr="00743B33" w:rsidRDefault="008E0450" w:rsidP="001C3DBD">
      <w:pPr>
        <w:jc w:val="center"/>
        <w:rPr>
          <w:b/>
          <w:bCs/>
          <w:sz w:val="70"/>
          <w:szCs w:val="70"/>
        </w:rPr>
      </w:pPr>
      <w:r w:rsidRPr="00743B33">
        <w:rPr>
          <w:sz w:val="70"/>
          <w:szCs w:val="70"/>
        </w:rPr>
        <w:t xml:space="preserve">Fall </w:t>
      </w:r>
      <w:r w:rsidR="00600DAC">
        <w:rPr>
          <w:sz w:val="70"/>
          <w:szCs w:val="70"/>
        </w:rPr>
        <w:t>2014</w:t>
      </w:r>
    </w:p>
    <w:p w14:paraId="045531CC" w14:textId="77777777" w:rsidR="00870271" w:rsidRDefault="00870271" w:rsidP="001C3DBD">
      <w:pPr>
        <w:jc w:val="center"/>
        <w:rPr>
          <w:b/>
          <w:sz w:val="72"/>
          <w:szCs w:val="72"/>
        </w:rPr>
      </w:pPr>
    </w:p>
    <w:p w14:paraId="2F7221A6" w14:textId="4239A54A" w:rsidR="00EC699B" w:rsidRDefault="00EC699B" w:rsidP="001C3DBD">
      <w:pPr>
        <w:rPr>
          <w:b/>
          <w:sz w:val="72"/>
          <w:szCs w:val="72"/>
        </w:rPr>
      </w:pPr>
      <w:r>
        <w:rPr>
          <w:b/>
          <w:sz w:val="72"/>
          <w:szCs w:val="72"/>
        </w:rPr>
        <w:br w:type="page"/>
      </w:r>
    </w:p>
    <w:p w14:paraId="04FE0C56" w14:textId="09D5E1B7" w:rsidR="00E71E20" w:rsidRPr="00E71E20" w:rsidRDefault="00E71E20" w:rsidP="00CD51AA">
      <w:pPr>
        <w:jc w:val="center"/>
        <w:rPr>
          <w:sz w:val="48"/>
        </w:rPr>
      </w:pPr>
      <w:r w:rsidRPr="00E71E20">
        <w:rPr>
          <w:sz w:val="48"/>
        </w:rPr>
        <w:lastRenderedPageBreak/>
        <w:t>Table of Contents</w:t>
      </w:r>
    </w:p>
    <w:p w14:paraId="212BF5DE" w14:textId="77777777" w:rsidR="00E71E20" w:rsidRDefault="00E71E20" w:rsidP="00684E58">
      <w:pPr>
        <w:jc w:val="center"/>
        <w:rPr>
          <w:b/>
          <w:sz w:val="52"/>
        </w:rPr>
      </w:pPr>
    </w:p>
    <w:sdt>
      <w:sdtPr>
        <w:rPr>
          <w:rFonts w:ascii="Times New Roman" w:eastAsia="Times New Roman" w:hAnsi="Times New Roman" w:cs="Times New Roman"/>
          <w:b w:val="0"/>
          <w:caps w:val="0"/>
          <w:color w:val="auto"/>
          <w:sz w:val="24"/>
          <w:szCs w:val="24"/>
        </w:rPr>
        <w:id w:val="2098441392"/>
        <w:docPartObj>
          <w:docPartGallery w:val="Table of Contents"/>
          <w:docPartUnique/>
        </w:docPartObj>
      </w:sdtPr>
      <w:sdtEndPr>
        <w:rPr>
          <w:bCs/>
          <w:noProof/>
        </w:rPr>
      </w:sdtEndPr>
      <w:sdtContent>
        <w:p w14:paraId="086D261F" w14:textId="62DA7F15" w:rsidR="00E71E20" w:rsidRDefault="00E71E20">
          <w:pPr>
            <w:pStyle w:val="TOCHeading"/>
          </w:pPr>
        </w:p>
        <w:p w14:paraId="3CF7EA4C" w14:textId="77777777" w:rsidR="00CD51AA" w:rsidRDefault="00E71E20">
          <w:pPr>
            <w:pStyle w:val="TOC1"/>
            <w:tabs>
              <w:tab w:val="left" w:pos="452"/>
              <w:tab w:val="right" w:pos="9350"/>
            </w:tabs>
            <w:rPr>
              <w:rFonts w:eastAsiaTheme="minorEastAsia" w:cstheme="minorBidi"/>
              <w:b w:val="0"/>
              <w:noProof/>
              <w:lang w:eastAsia="ja-JP"/>
            </w:rPr>
          </w:pPr>
          <w:r>
            <w:rPr>
              <w:b w:val="0"/>
            </w:rPr>
            <w:fldChar w:fldCharType="begin"/>
          </w:r>
          <w:r>
            <w:instrText xml:space="preserve"> TOC \o "1-3" \h \z \u </w:instrText>
          </w:r>
          <w:r>
            <w:rPr>
              <w:b w:val="0"/>
            </w:rPr>
            <w:fldChar w:fldCharType="separate"/>
          </w:r>
          <w:r w:rsidR="00CD51AA">
            <w:rPr>
              <w:noProof/>
            </w:rPr>
            <w:t>A.</w:t>
          </w:r>
          <w:r w:rsidR="00CD51AA">
            <w:rPr>
              <w:rFonts w:eastAsiaTheme="minorEastAsia" w:cstheme="minorBidi"/>
              <w:b w:val="0"/>
              <w:noProof/>
              <w:lang w:eastAsia="ja-JP"/>
            </w:rPr>
            <w:tab/>
          </w:r>
          <w:r w:rsidR="00CD51AA">
            <w:rPr>
              <w:noProof/>
            </w:rPr>
            <w:t>Summary</w:t>
          </w:r>
          <w:r w:rsidR="00CD51AA">
            <w:rPr>
              <w:noProof/>
            </w:rPr>
            <w:tab/>
          </w:r>
          <w:r w:rsidR="00CD51AA">
            <w:rPr>
              <w:noProof/>
            </w:rPr>
            <w:fldChar w:fldCharType="begin"/>
          </w:r>
          <w:r w:rsidR="00CD51AA">
            <w:rPr>
              <w:noProof/>
            </w:rPr>
            <w:instrText xml:space="preserve"> PAGEREF _Toc274232498 \h </w:instrText>
          </w:r>
          <w:r w:rsidR="00CD51AA">
            <w:rPr>
              <w:noProof/>
            </w:rPr>
          </w:r>
          <w:r w:rsidR="00CD51AA">
            <w:rPr>
              <w:noProof/>
            </w:rPr>
            <w:fldChar w:fldCharType="separate"/>
          </w:r>
          <w:r w:rsidR="00C36567">
            <w:rPr>
              <w:noProof/>
            </w:rPr>
            <w:t>B-1</w:t>
          </w:r>
          <w:r w:rsidR="00CD51AA">
            <w:rPr>
              <w:noProof/>
            </w:rPr>
            <w:fldChar w:fldCharType="end"/>
          </w:r>
        </w:p>
        <w:p w14:paraId="0DE42EF8" w14:textId="77777777" w:rsidR="00CD51AA" w:rsidRDefault="00CD51AA">
          <w:pPr>
            <w:pStyle w:val="TOC2"/>
            <w:tabs>
              <w:tab w:val="right" w:pos="9350"/>
            </w:tabs>
            <w:rPr>
              <w:rFonts w:eastAsiaTheme="minorEastAsia" w:cstheme="minorBidi"/>
              <w:b w:val="0"/>
              <w:noProof/>
              <w:sz w:val="24"/>
              <w:szCs w:val="24"/>
              <w:lang w:eastAsia="ja-JP"/>
            </w:rPr>
          </w:pPr>
          <w:r>
            <w:rPr>
              <w:noProof/>
            </w:rPr>
            <w:t>Summary Sheet</w:t>
          </w:r>
          <w:r>
            <w:rPr>
              <w:noProof/>
            </w:rPr>
            <w:tab/>
          </w:r>
          <w:r>
            <w:rPr>
              <w:noProof/>
            </w:rPr>
            <w:fldChar w:fldCharType="begin"/>
          </w:r>
          <w:r>
            <w:rPr>
              <w:noProof/>
            </w:rPr>
            <w:instrText xml:space="preserve"> PAGEREF _Toc274232499 \h </w:instrText>
          </w:r>
          <w:r>
            <w:rPr>
              <w:noProof/>
            </w:rPr>
          </w:r>
          <w:r>
            <w:rPr>
              <w:noProof/>
            </w:rPr>
            <w:fldChar w:fldCharType="separate"/>
          </w:r>
          <w:r w:rsidR="00C36567">
            <w:rPr>
              <w:noProof/>
            </w:rPr>
            <w:t>B-2</w:t>
          </w:r>
          <w:r>
            <w:rPr>
              <w:noProof/>
            </w:rPr>
            <w:fldChar w:fldCharType="end"/>
          </w:r>
        </w:p>
        <w:p w14:paraId="05EA8CE8" w14:textId="77777777" w:rsidR="00CD51AA" w:rsidRDefault="00CD51AA">
          <w:pPr>
            <w:pStyle w:val="TOC2"/>
            <w:tabs>
              <w:tab w:val="right" w:pos="9350"/>
            </w:tabs>
            <w:rPr>
              <w:rFonts w:eastAsiaTheme="minorEastAsia" w:cstheme="minorBidi"/>
              <w:b w:val="0"/>
              <w:noProof/>
              <w:sz w:val="24"/>
              <w:szCs w:val="24"/>
              <w:lang w:eastAsia="ja-JP"/>
            </w:rPr>
          </w:pPr>
          <w:r>
            <w:rPr>
              <w:noProof/>
            </w:rPr>
            <w:t>Educational History and Employment History</w:t>
          </w:r>
          <w:r>
            <w:rPr>
              <w:noProof/>
            </w:rPr>
            <w:tab/>
          </w:r>
          <w:r>
            <w:rPr>
              <w:noProof/>
            </w:rPr>
            <w:fldChar w:fldCharType="begin"/>
          </w:r>
          <w:r>
            <w:rPr>
              <w:noProof/>
            </w:rPr>
            <w:instrText xml:space="preserve"> PAGEREF _Toc274232500 \h </w:instrText>
          </w:r>
          <w:r>
            <w:rPr>
              <w:noProof/>
            </w:rPr>
          </w:r>
          <w:r>
            <w:rPr>
              <w:noProof/>
            </w:rPr>
            <w:fldChar w:fldCharType="separate"/>
          </w:r>
          <w:r w:rsidR="00C36567">
            <w:rPr>
              <w:noProof/>
            </w:rPr>
            <w:t>B-3</w:t>
          </w:r>
          <w:r>
            <w:rPr>
              <w:noProof/>
            </w:rPr>
            <w:fldChar w:fldCharType="end"/>
          </w:r>
        </w:p>
        <w:p w14:paraId="122C453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Responsibilities</w:t>
          </w:r>
          <w:r>
            <w:rPr>
              <w:noProof/>
            </w:rPr>
            <w:tab/>
          </w:r>
          <w:r>
            <w:rPr>
              <w:noProof/>
            </w:rPr>
            <w:fldChar w:fldCharType="begin"/>
          </w:r>
          <w:r>
            <w:rPr>
              <w:noProof/>
            </w:rPr>
            <w:instrText xml:space="preserve"> PAGEREF _Toc274232501 \h </w:instrText>
          </w:r>
          <w:r>
            <w:rPr>
              <w:noProof/>
            </w:rPr>
          </w:r>
          <w:r>
            <w:rPr>
              <w:noProof/>
            </w:rPr>
            <w:fldChar w:fldCharType="separate"/>
          </w:r>
          <w:r w:rsidR="00C36567">
            <w:rPr>
              <w:noProof/>
            </w:rPr>
            <w:t>B-4</w:t>
          </w:r>
          <w:r>
            <w:rPr>
              <w:noProof/>
            </w:rPr>
            <w:fldChar w:fldCharType="end"/>
          </w:r>
        </w:p>
        <w:p w14:paraId="4768643D" w14:textId="77777777" w:rsidR="00CD51AA" w:rsidRDefault="00CD51AA">
          <w:pPr>
            <w:pStyle w:val="TOC1"/>
            <w:tabs>
              <w:tab w:val="left" w:pos="452"/>
              <w:tab w:val="right" w:pos="9350"/>
            </w:tabs>
            <w:rPr>
              <w:rFonts w:eastAsiaTheme="minorEastAsia" w:cstheme="minorBidi"/>
              <w:b w:val="0"/>
              <w:noProof/>
              <w:lang w:eastAsia="ja-JP"/>
            </w:rPr>
          </w:pPr>
          <w:r>
            <w:rPr>
              <w:noProof/>
            </w:rPr>
            <w:t>B.</w:t>
          </w:r>
          <w:r>
            <w:rPr>
              <w:rFonts w:eastAsiaTheme="minorEastAsia" w:cstheme="minorBidi"/>
              <w:b w:val="0"/>
              <w:noProof/>
              <w:lang w:eastAsia="ja-JP"/>
            </w:rPr>
            <w:tab/>
          </w:r>
          <w:r>
            <w:rPr>
              <w:noProof/>
            </w:rPr>
            <w:t>Teaching ability and Effectiveness</w:t>
          </w:r>
          <w:r>
            <w:rPr>
              <w:noProof/>
            </w:rPr>
            <w:tab/>
          </w:r>
          <w:r>
            <w:rPr>
              <w:noProof/>
            </w:rPr>
            <w:fldChar w:fldCharType="begin"/>
          </w:r>
          <w:r>
            <w:rPr>
              <w:noProof/>
            </w:rPr>
            <w:instrText xml:space="preserve"> PAGEREF _Toc274232502 \h </w:instrText>
          </w:r>
          <w:r>
            <w:rPr>
              <w:noProof/>
            </w:rPr>
          </w:r>
          <w:r>
            <w:rPr>
              <w:noProof/>
            </w:rPr>
            <w:fldChar w:fldCharType="separate"/>
          </w:r>
          <w:r w:rsidR="00C36567">
            <w:rPr>
              <w:noProof/>
            </w:rPr>
            <w:t>B-1</w:t>
          </w:r>
          <w:r>
            <w:rPr>
              <w:noProof/>
            </w:rPr>
            <w:fldChar w:fldCharType="end"/>
          </w:r>
        </w:p>
        <w:p w14:paraId="0ADA4B6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Teaching Philosophy and Description of its Implementation</w:t>
          </w:r>
          <w:r>
            <w:rPr>
              <w:noProof/>
            </w:rPr>
            <w:tab/>
          </w:r>
          <w:r>
            <w:rPr>
              <w:noProof/>
            </w:rPr>
            <w:fldChar w:fldCharType="begin"/>
          </w:r>
          <w:r>
            <w:rPr>
              <w:noProof/>
            </w:rPr>
            <w:instrText xml:space="preserve"> PAGEREF _Toc274232503 \h </w:instrText>
          </w:r>
          <w:r>
            <w:rPr>
              <w:noProof/>
            </w:rPr>
          </w:r>
          <w:r>
            <w:rPr>
              <w:noProof/>
            </w:rPr>
            <w:fldChar w:fldCharType="separate"/>
          </w:r>
          <w:r w:rsidR="00C36567">
            <w:rPr>
              <w:noProof/>
            </w:rPr>
            <w:t>B-2</w:t>
          </w:r>
          <w:r>
            <w:rPr>
              <w:noProof/>
            </w:rPr>
            <w:fldChar w:fldCharType="end"/>
          </w:r>
        </w:p>
        <w:p w14:paraId="738BA70D"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Teaching Assignments for Review Period</w:t>
          </w:r>
          <w:r>
            <w:rPr>
              <w:noProof/>
            </w:rPr>
            <w:tab/>
          </w:r>
          <w:r>
            <w:rPr>
              <w:noProof/>
            </w:rPr>
            <w:fldChar w:fldCharType="begin"/>
          </w:r>
          <w:r>
            <w:rPr>
              <w:noProof/>
            </w:rPr>
            <w:instrText xml:space="preserve"> PAGEREF _Toc274232504 \h </w:instrText>
          </w:r>
          <w:r>
            <w:rPr>
              <w:noProof/>
            </w:rPr>
          </w:r>
          <w:r>
            <w:rPr>
              <w:noProof/>
            </w:rPr>
            <w:fldChar w:fldCharType="separate"/>
          </w:r>
          <w:r w:rsidR="00C36567">
            <w:rPr>
              <w:noProof/>
            </w:rPr>
            <w:t>B-4</w:t>
          </w:r>
          <w:r>
            <w:rPr>
              <w:noProof/>
            </w:rPr>
            <w:fldChar w:fldCharType="end"/>
          </w:r>
        </w:p>
        <w:p w14:paraId="4F94887F" w14:textId="77777777" w:rsidR="00CD51AA" w:rsidRDefault="00CD51AA">
          <w:pPr>
            <w:pStyle w:val="TOC2"/>
            <w:tabs>
              <w:tab w:val="right" w:pos="9350"/>
            </w:tabs>
            <w:rPr>
              <w:rFonts w:eastAsiaTheme="minorEastAsia" w:cstheme="minorBidi"/>
              <w:b w:val="0"/>
              <w:noProof/>
              <w:sz w:val="24"/>
              <w:szCs w:val="24"/>
              <w:lang w:eastAsia="ja-JP"/>
            </w:rPr>
          </w:pPr>
          <w:r>
            <w:rPr>
              <w:noProof/>
            </w:rPr>
            <w:t>SAIS Reports</w:t>
          </w:r>
          <w:r>
            <w:rPr>
              <w:noProof/>
            </w:rPr>
            <w:tab/>
          </w:r>
          <w:r>
            <w:rPr>
              <w:noProof/>
            </w:rPr>
            <w:fldChar w:fldCharType="begin"/>
          </w:r>
          <w:r>
            <w:rPr>
              <w:noProof/>
            </w:rPr>
            <w:instrText xml:space="preserve"> PAGEREF _Toc274232505 \h </w:instrText>
          </w:r>
          <w:r>
            <w:rPr>
              <w:noProof/>
            </w:rPr>
          </w:r>
          <w:r>
            <w:rPr>
              <w:noProof/>
            </w:rPr>
            <w:fldChar w:fldCharType="separate"/>
          </w:r>
          <w:r w:rsidR="00C36567">
            <w:rPr>
              <w:noProof/>
            </w:rPr>
            <w:t>B-5</w:t>
          </w:r>
          <w:r>
            <w:rPr>
              <w:noProof/>
            </w:rPr>
            <w:fldChar w:fldCharType="end"/>
          </w:r>
        </w:p>
        <w:p w14:paraId="104543D6" w14:textId="77777777" w:rsidR="00CD51AA" w:rsidRDefault="00CD51AA">
          <w:pPr>
            <w:pStyle w:val="TOC2"/>
            <w:tabs>
              <w:tab w:val="right" w:pos="9350"/>
            </w:tabs>
            <w:rPr>
              <w:rFonts w:eastAsiaTheme="minorEastAsia" w:cstheme="minorBidi"/>
              <w:b w:val="0"/>
              <w:noProof/>
              <w:sz w:val="24"/>
              <w:szCs w:val="24"/>
              <w:lang w:eastAsia="ja-JP"/>
            </w:rPr>
          </w:pPr>
          <w:r>
            <w:rPr>
              <w:noProof/>
            </w:rPr>
            <w:t>Peer Review of Teaching</w:t>
          </w:r>
          <w:r>
            <w:rPr>
              <w:noProof/>
            </w:rPr>
            <w:tab/>
          </w:r>
          <w:r>
            <w:rPr>
              <w:noProof/>
            </w:rPr>
            <w:fldChar w:fldCharType="begin"/>
          </w:r>
          <w:r>
            <w:rPr>
              <w:noProof/>
            </w:rPr>
            <w:instrText xml:space="preserve"> PAGEREF _Toc274232506 \h </w:instrText>
          </w:r>
          <w:r>
            <w:rPr>
              <w:noProof/>
            </w:rPr>
          </w:r>
          <w:r>
            <w:rPr>
              <w:noProof/>
            </w:rPr>
            <w:fldChar w:fldCharType="separate"/>
          </w:r>
          <w:r w:rsidR="00C36567">
            <w:rPr>
              <w:noProof/>
            </w:rPr>
            <w:t>B-6</w:t>
          </w:r>
          <w:r>
            <w:rPr>
              <w:noProof/>
            </w:rPr>
            <w:fldChar w:fldCharType="end"/>
          </w:r>
        </w:p>
        <w:p w14:paraId="4C481819"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Student Comments</w:t>
          </w:r>
          <w:r>
            <w:rPr>
              <w:noProof/>
            </w:rPr>
            <w:tab/>
          </w:r>
          <w:r>
            <w:rPr>
              <w:noProof/>
            </w:rPr>
            <w:fldChar w:fldCharType="begin"/>
          </w:r>
          <w:r>
            <w:rPr>
              <w:noProof/>
            </w:rPr>
            <w:instrText xml:space="preserve"> PAGEREF _Toc274232507 \h </w:instrText>
          </w:r>
          <w:r>
            <w:rPr>
              <w:noProof/>
            </w:rPr>
          </w:r>
          <w:r>
            <w:rPr>
              <w:noProof/>
            </w:rPr>
            <w:fldChar w:fldCharType="separate"/>
          </w:r>
          <w:r w:rsidR="00C36567">
            <w:rPr>
              <w:noProof/>
            </w:rPr>
            <w:t>B-6</w:t>
          </w:r>
          <w:r>
            <w:rPr>
              <w:noProof/>
            </w:rPr>
            <w:fldChar w:fldCharType="end"/>
          </w:r>
        </w:p>
        <w:p w14:paraId="04D14922" w14:textId="77777777" w:rsidR="00CD51AA" w:rsidRDefault="00CD51AA">
          <w:pPr>
            <w:pStyle w:val="TOC2"/>
            <w:tabs>
              <w:tab w:val="right" w:pos="9350"/>
            </w:tabs>
            <w:rPr>
              <w:rFonts w:eastAsiaTheme="minorEastAsia" w:cstheme="minorBidi"/>
              <w:b w:val="0"/>
              <w:noProof/>
              <w:sz w:val="24"/>
              <w:szCs w:val="24"/>
              <w:lang w:eastAsia="ja-JP"/>
            </w:rPr>
          </w:pPr>
          <w:r>
            <w:rPr>
              <w:noProof/>
            </w:rPr>
            <w:t>Graduate Supervision</w:t>
          </w:r>
          <w:r>
            <w:rPr>
              <w:noProof/>
            </w:rPr>
            <w:tab/>
          </w:r>
          <w:r>
            <w:rPr>
              <w:noProof/>
            </w:rPr>
            <w:fldChar w:fldCharType="begin"/>
          </w:r>
          <w:r>
            <w:rPr>
              <w:noProof/>
            </w:rPr>
            <w:instrText xml:space="preserve"> PAGEREF _Toc274232508 \h </w:instrText>
          </w:r>
          <w:r>
            <w:rPr>
              <w:noProof/>
            </w:rPr>
          </w:r>
          <w:r>
            <w:rPr>
              <w:noProof/>
            </w:rPr>
            <w:fldChar w:fldCharType="separate"/>
          </w:r>
          <w:r w:rsidR="00C36567">
            <w:rPr>
              <w:noProof/>
            </w:rPr>
            <w:t>B-6</w:t>
          </w:r>
          <w:r>
            <w:rPr>
              <w:noProof/>
            </w:rPr>
            <w:fldChar w:fldCharType="end"/>
          </w:r>
        </w:p>
        <w:p w14:paraId="6BEF4CDB" w14:textId="77777777" w:rsidR="00CD51AA" w:rsidRDefault="00CD51AA">
          <w:pPr>
            <w:pStyle w:val="TOC2"/>
            <w:tabs>
              <w:tab w:val="right" w:pos="9350"/>
            </w:tabs>
            <w:rPr>
              <w:rFonts w:eastAsiaTheme="minorEastAsia" w:cstheme="minorBidi"/>
              <w:b w:val="0"/>
              <w:noProof/>
              <w:sz w:val="24"/>
              <w:szCs w:val="24"/>
              <w:lang w:eastAsia="ja-JP"/>
            </w:rPr>
          </w:pPr>
          <w:r>
            <w:rPr>
              <w:noProof/>
            </w:rPr>
            <w:t>Graduate Committees</w:t>
          </w:r>
          <w:r>
            <w:rPr>
              <w:noProof/>
            </w:rPr>
            <w:tab/>
          </w:r>
          <w:r>
            <w:rPr>
              <w:noProof/>
            </w:rPr>
            <w:fldChar w:fldCharType="begin"/>
          </w:r>
          <w:r>
            <w:rPr>
              <w:noProof/>
            </w:rPr>
            <w:instrText xml:space="preserve"> PAGEREF _Toc274232509 \h </w:instrText>
          </w:r>
          <w:r>
            <w:rPr>
              <w:noProof/>
            </w:rPr>
          </w:r>
          <w:r>
            <w:rPr>
              <w:noProof/>
            </w:rPr>
            <w:fldChar w:fldCharType="separate"/>
          </w:r>
          <w:r w:rsidR="00C36567">
            <w:rPr>
              <w:noProof/>
            </w:rPr>
            <w:t>B-8</w:t>
          </w:r>
          <w:r>
            <w:rPr>
              <w:noProof/>
            </w:rPr>
            <w:fldChar w:fldCharType="end"/>
          </w:r>
        </w:p>
        <w:p w14:paraId="56644D8A" w14:textId="77777777" w:rsidR="00CD51AA" w:rsidRDefault="00CD51AA">
          <w:pPr>
            <w:pStyle w:val="TOC2"/>
            <w:tabs>
              <w:tab w:val="right" w:pos="9350"/>
            </w:tabs>
            <w:rPr>
              <w:rFonts w:eastAsiaTheme="minorEastAsia" w:cstheme="minorBidi"/>
              <w:b w:val="0"/>
              <w:noProof/>
              <w:sz w:val="24"/>
              <w:szCs w:val="24"/>
              <w:lang w:eastAsia="ja-JP"/>
            </w:rPr>
          </w:pPr>
          <w:r>
            <w:rPr>
              <w:noProof/>
            </w:rPr>
            <w:t>Postdoctoral Mentees</w:t>
          </w:r>
          <w:r>
            <w:rPr>
              <w:noProof/>
            </w:rPr>
            <w:tab/>
          </w:r>
          <w:r>
            <w:rPr>
              <w:noProof/>
            </w:rPr>
            <w:fldChar w:fldCharType="begin"/>
          </w:r>
          <w:r>
            <w:rPr>
              <w:noProof/>
            </w:rPr>
            <w:instrText xml:space="preserve"> PAGEREF _Toc274232510 \h </w:instrText>
          </w:r>
          <w:r>
            <w:rPr>
              <w:noProof/>
            </w:rPr>
          </w:r>
          <w:r>
            <w:rPr>
              <w:noProof/>
            </w:rPr>
            <w:fldChar w:fldCharType="separate"/>
          </w:r>
          <w:r w:rsidR="00C36567">
            <w:rPr>
              <w:noProof/>
            </w:rPr>
            <w:t>B-9</w:t>
          </w:r>
          <w:r>
            <w:rPr>
              <w:noProof/>
            </w:rPr>
            <w:fldChar w:fldCharType="end"/>
          </w:r>
        </w:p>
        <w:p w14:paraId="60FF9B32" w14:textId="77777777" w:rsidR="00CD51AA" w:rsidRDefault="00CD51AA">
          <w:pPr>
            <w:pStyle w:val="TOC1"/>
            <w:tabs>
              <w:tab w:val="left" w:pos="433"/>
              <w:tab w:val="right" w:pos="9350"/>
            </w:tabs>
            <w:rPr>
              <w:rFonts w:eastAsiaTheme="minorEastAsia" w:cstheme="minorBidi"/>
              <w:b w:val="0"/>
              <w:noProof/>
              <w:lang w:eastAsia="ja-JP"/>
            </w:rPr>
          </w:pPr>
          <w:r>
            <w:rPr>
              <w:noProof/>
            </w:rPr>
            <w:t>C.</w:t>
          </w:r>
          <w:r>
            <w:rPr>
              <w:rFonts w:eastAsiaTheme="minorEastAsia" w:cstheme="minorBidi"/>
              <w:b w:val="0"/>
              <w:noProof/>
              <w:lang w:eastAsia="ja-JP"/>
            </w:rPr>
            <w:tab/>
          </w:r>
          <w:r>
            <w:rPr>
              <w:noProof/>
            </w:rPr>
            <w:t>Research, Scholarship, Creative Activity</w:t>
          </w:r>
          <w:r>
            <w:rPr>
              <w:noProof/>
            </w:rPr>
            <w:tab/>
          </w:r>
          <w:r>
            <w:rPr>
              <w:noProof/>
            </w:rPr>
            <w:fldChar w:fldCharType="begin"/>
          </w:r>
          <w:r>
            <w:rPr>
              <w:noProof/>
            </w:rPr>
            <w:instrText xml:space="preserve"> PAGEREF _Toc274232511 \h </w:instrText>
          </w:r>
          <w:r>
            <w:rPr>
              <w:noProof/>
            </w:rPr>
          </w:r>
          <w:r>
            <w:rPr>
              <w:noProof/>
            </w:rPr>
            <w:fldChar w:fldCharType="separate"/>
          </w:r>
          <w:r w:rsidR="00C36567">
            <w:rPr>
              <w:noProof/>
            </w:rPr>
            <w:t>C-1</w:t>
          </w:r>
          <w:r>
            <w:rPr>
              <w:noProof/>
            </w:rPr>
            <w:fldChar w:fldCharType="end"/>
          </w:r>
        </w:p>
        <w:p w14:paraId="48F1B4DD"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2 \h </w:instrText>
          </w:r>
          <w:r>
            <w:rPr>
              <w:noProof/>
            </w:rPr>
          </w:r>
          <w:r>
            <w:rPr>
              <w:noProof/>
            </w:rPr>
            <w:fldChar w:fldCharType="separate"/>
          </w:r>
          <w:r w:rsidR="00C36567">
            <w:rPr>
              <w:noProof/>
            </w:rPr>
            <w:t>C-2</w:t>
          </w:r>
          <w:r>
            <w:rPr>
              <w:noProof/>
            </w:rPr>
            <w:fldChar w:fldCharType="end"/>
          </w:r>
        </w:p>
        <w:p w14:paraId="7BB46B1B" w14:textId="77777777" w:rsidR="00CD51AA" w:rsidRDefault="00CD51AA">
          <w:pPr>
            <w:pStyle w:val="TOC2"/>
            <w:tabs>
              <w:tab w:val="right" w:pos="9350"/>
            </w:tabs>
            <w:rPr>
              <w:rFonts w:eastAsiaTheme="minorEastAsia" w:cstheme="minorBidi"/>
              <w:b w:val="0"/>
              <w:noProof/>
              <w:sz w:val="24"/>
              <w:szCs w:val="24"/>
              <w:lang w:eastAsia="ja-JP"/>
            </w:rPr>
          </w:pPr>
          <w:r>
            <w:rPr>
              <w:noProof/>
            </w:rPr>
            <w:t>Research And Scholary Publications</w:t>
          </w:r>
          <w:r>
            <w:rPr>
              <w:noProof/>
            </w:rPr>
            <w:tab/>
          </w:r>
          <w:r>
            <w:rPr>
              <w:noProof/>
            </w:rPr>
            <w:fldChar w:fldCharType="begin"/>
          </w:r>
          <w:r>
            <w:rPr>
              <w:noProof/>
            </w:rPr>
            <w:instrText xml:space="preserve"> PAGEREF _Toc274232513 \h </w:instrText>
          </w:r>
          <w:r>
            <w:rPr>
              <w:noProof/>
            </w:rPr>
          </w:r>
          <w:r>
            <w:rPr>
              <w:noProof/>
            </w:rPr>
            <w:fldChar w:fldCharType="separate"/>
          </w:r>
          <w:r w:rsidR="00C36567">
            <w:rPr>
              <w:noProof/>
            </w:rPr>
            <w:t>C-4</w:t>
          </w:r>
          <w:r>
            <w:rPr>
              <w:noProof/>
            </w:rPr>
            <w:fldChar w:fldCharType="end"/>
          </w:r>
        </w:p>
        <w:p w14:paraId="537DEF6E" w14:textId="77777777" w:rsidR="00CD51AA" w:rsidRDefault="00CD51AA">
          <w:pPr>
            <w:pStyle w:val="TOC2"/>
            <w:tabs>
              <w:tab w:val="right" w:pos="9350"/>
            </w:tabs>
            <w:rPr>
              <w:rFonts w:eastAsiaTheme="minorEastAsia" w:cstheme="minorBidi"/>
              <w:b w:val="0"/>
              <w:noProof/>
              <w:sz w:val="24"/>
              <w:szCs w:val="24"/>
              <w:lang w:eastAsia="ja-JP"/>
            </w:rPr>
          </w:pPr>
          <w:r>
            <w:rPr>
              <w:noProof/>
            </w:rPr>
            <w:t>Projects, Grants, Commissions, and Contracts</w:t>
          </w:r>
          <w:r>
            <w:rPr>
              <w:noProof/>
            </w:rPr>
            <w:tab/>
          </w:r>
          <w:r>
            <w:rPr>
              <w:noProof/>
            </w:rPr>
            <w:fldChar w:fldCharType="begin"/>
          </w:r>
          <w:r>
            <w:rPr>
              <w:noProof/>
            </w:rPr>
            <w:instrText xml:space="preserve"> PAGEREF _Toc274232514 \h </w:instrText>
          </w:r>
          <w:r>
            <w:rPr>
              <w:noProof/>
            </w:rPr>
          </w:r>
          <w:r>
            <w:rPr>
              <w:noProof/>
            </w:rPr>
            <w:fldChar w:fldCharType="separate"/>
          </w:r>
          <w:r w:rsidR="00C36567">
            <w:rPr>
              <w:noProof/>
            </w:rPr>
            <w:t>C-8</w:t>
          </w:r>
          <w:r>
            <w:rPr>
              <w:noProof/>
            </w:rPr>
            <w:fldChar w:fldCharType="end"/>
          </w:r>
        </w:p>
        <w:p w14:paraId="21573C49" w14:textId="77777777" w:rsidR="00CD51AA" w:rsidRDefault="00CD51AA">
          <w:pPr>
            <w:pStyle w:val="TOC2"/>
            <w:tabs>
              <w:tab w:val="right" w:pos="9350"/>
            </w:tabs>
            <w:rPr>
              <w:rFonts w:eastAsiaTheme="minorEastAsia" w:cstheme="minorBidi"/>
              <w:b w:val="0"/>
              <w:noProof/>
              <w:sz w:val="24"/>
              <w:szCs w:val="24"/>
              <w:lang w:eastAsia="ja-JP"/>
            </w:rPr>
          </w:pPr>
          <w:r>
            <w:rPr>
              <w:noProof/>
            </w:rPr>
            <w:t>Other Evidence of Research or Scholarship</w:t>
          </w:r>
          <w:r>
            <w:rPr>
              <w:noProof/>
            </w:rPr>
            <w:tab/>
          </w:r>
          <w:r>
            <w:rPr>
              <w:noProof/>
            </w:rPr>
            <w:fldChar w:fldCharType="begin"/>
          </w:r>
          <w:r>
            <w:rPr>
              <w:noProof/>
            </w:rPr>
            <w:instrText xml:space="preserve"> PAGEREF _Toc274232515 \h </w:instrText>
          </w:r>
          <w:r>
            <w:rPr>
              <w:noProof/>
            </w:rPr>
          </w:r>
          <w:r>
            <w:rPr>
              <w:noProof/>
            </w:rPr>
            <w:fldChar w:fldCharType="separate"/>
          </w:r>
          <w:r w:rsidR="00C36567">
            <w:rPr>
              <w:noProof/>
            </w:rPr>
            <w:t>C-12</w:t>
          </w:r>
          <w:r>
            <w:rPr>
              <w:noProof/>
            </w:rPr>
            <w:fldChar w:fldCharType="end"/>
          </w:r>
        </w:p>
        <w:p w14:paraId="2AB07085" w14:textId="77777777" w:rsidR="00CD51AA" w:rsidRDefault="00CD51AA">
          <w:pPr>
            <w:pStyle w:val="TOC2"/>
            <w:tabs>
              <w:tab w:val="right" w:pos="9350"/>
            </w:tabs>
            <w:rPr>
              <w:rFonts w:eastAsiaTheme="minorEastAsia" w:cstheme="minorBidi"/>
              <w:b w:val="0"/>
              <w:noProof/>
              <w:sz w:val="24"/>
              <w:szCs w:val="24"/>
              <w:lang w:eastAsia="ja-JP"/>
            </w:rPr>
          </w:pPr>
          <w:r>
            <w:rPr>
              <w:noProof/>
            </w:rPr>
            <w:t>Public Talks</w:t>
          </w:r>
          <w:r>
            <w:rPr>
              <w:noProof/>
            </w:rPr>
            <w:tab/>
          </w:r>
          <w:r>
            <w:rPr>
              <w:noProof/>
            </w:rPr>
            <w:fldChar w:fldCharType="begin"/>
          </w:r>
          <w:r>
            <w:rPr>
              <w:noProof/>
            </w:rPr>
            <w:instrText xml:space="preserve"> PAGEREF _Toc274232516 \h </w:instrText>
          </w:r>
          <w:r>
            <w:rPr>
              <w:noProof/>
            </w:rPr>
          </w:r>
          <w:r>
            <w:rPr>
              <w:noProof/>
            </w:rPr>
            <w:fldChar w:fldCharType="separate"/>
          </w:r>
          <w:r w:rsidR="00C36567">
            <w:rPr>
              <w:noProof/>
            </w:rPr>
            <w:t>C-13</w:t>
          </w:r>
          <w:r>
            <w:rPr>
              <w:noProof/>
            </w:rPr>
            <w:fldChar w:fldCharType="end"/>
          </w:r>
        </w:p>
        <w:p w14:paraId="4DD97A67" w14:textId="77777777" w:rsidR="00CD51AA" w:rsidRDefault="00CD51AA">
          <w:pPr>
            <w:pStyle w:val="TOC1"/>
            <w:tabs>
              <w:tab w:val="left" w:pos="465"/>
              <w:tab w:val="right" w:pos="9350"/>
            </w:tabs>
            <w:rPr>
              <w:rFonts w:eastAsiaTheme="minorEastAsia" w:cstheme="minorBidi"/>
              <w:b w:val="0"/>
              <w:noProof/>
              <w:lang w:eastAsia="ja-JP"/>
            </w:rPr>
          </w:pPr>
          <w:r>
            <w:rPr>
              <w:noProof/>
            </w:rPr>
            <w:t>D.</w:t>
          </w:r>
          <w:r>
            <w:rPr>
              <w:rFonts w:eastAsiaTheme="minorEastAsia" w:cstheme="minorBidi"/>
              <w:b w:val="0"/>
              <w:noProof/>
              <w:lang w:eastAsia="ja-JP"/>
            </w:rPr>
            <w:tab/>
          </w:r>
          <w:r>
            <w:rPr>
              <w:noProof/>
            </w:rPr>
            <w:t>Institutional, Disciplinary, and/or professional Service</w:t>
          </w:r>
          <w:r>
            <w:rPr>
              <w:noProof/>
            </w:rPr>
            <w:tab/>
          </w:r>
          <w:r>
            <w:rPr>
              <w:noProof/>
            </w:rPr>
            <w:fldChar w:fldCharType="begin"/>
          </w:r>
          <w:r>
            <w:rPr>
              <w:noProof/>
            </w:rPr>
            <w:instrText xml:space="preserve"> PAGEREF _Toc274232517 \h </w:instrText>
          </w:r>
          <w:r>
            <w:rPr>
              <w:noProof/>
            </w:rPr>
          </w:r>
          <w:r>
            <w:rPr>
              <w:noProof/>
            </w:rPr>
            <w:fldChar w:fldCharType="separate"/>
          </w:r>
          <w:r w:rsidR="00C36567">
            <w:rPr>
              <w:noProof/>
            </w:rPr>
            <w:t>D-1</w:t>
          </w:r>
          <w:r>
            <w:rPr>
              <w:noProof/>
            </w:rPr>
            <w:fldChar w:fldCharType="end"/>
          </w:r>
        </w:p>
        <w:p w14:paraId="2B39A453"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8 \h </w:instrText>
          </w:r>
          <w:r>
            <w:rPr>
              <w:noProof/>
            </w:rPr>
          </w:r>
          <w:r>
            <w:rPr>
              <w:noProof/>
            </w:rPr>
            <w:fldChar w:fldCharType="separate"/>
          </w:r>
          <w:r w:rsidR="00C36567">
            <w:rPr>
              <w:noProof/>
            </w:rPr>
            <w:t>D-2</w:t>
          </w:r>
          <w:r>
            <w:rPr>
              <w:noProof/>
            </w:rPr>
            <w:fldChar w:fldCharType="end"/>
          </w:r>
        </w:p>
        <w:p w14:paraId="5D61D500" w14:textId="77777777" w:rsidR="00CD51AA" w:rsidRDefault="00CD51AA">
          <w:pPr>
            <w:pStyle w:val="TOC2"/>
            <w:tabs>
              <w:tab w:val="right" w:pos="9350"/>
            </w:tabs>
            <w:rPr>
              <w:rFonts w:eastAsiaTheme="minorEastAsia" w:cstheme="minorBidi"/>
              <w:b w:val="0"/>
              <w:noProof/>
              <w:sz w:val="24"/>
              <w:szCs w:val="24"/>
              <w:lang w:eastAsia="ja-JP"/>
            </w:rPr>
          </w:pPr>
          <w:r>
            <w:rPr>
              <w:noProof/>
            </w:rPr>
            <w:t>Institutional Service</w:t>
          </w:r>
          <w:r>
            <w:rPr>
              <w:noProof/>
            </w:rPr>
            <w:tab/>
          </w:r>
          <w:r>
            <w:rPr>
              <w:noProof/>
            </w:rPr>
            <w:fldChar w:fldCharType="begin"/>
          </w:r>
          <w:r>
            <w:rPr>
              <w:noProof/>
            </w:rPr>
            <w:instrText xml:space="preserve"> PAGEREF _Toc274232519 \h </w:instrText>
          </w:r>
          <w:r>
            <w:rPr>
              <w:noProof/>
            </w:rPr>
          </w:r>
          <w:r>
            <w:rPr>
              <w:noProof/>
            </w:rPr>
            <w:fldChar w:fldCharType="separate"/>
          </w:r>
          <w:r w:rsidR="00C36567">
            <w:rPr>
              <w:noProof/>
            </w:rPr>
            <w:t>D-3</w:t>
          </w:r>
          <w:r>
            <w:rPr>
              <w:noProof/>
            </w:rPr>
            <w:fldChar w:fldCharType="end"/>
          </w:r>
        </w:p>
        <w:p w14:paraId="0D353A78" w14:textId="77777777" w:rsidR="00CD51AA" w:rsidRDefault="00CD51AA">
          <w:pPr>
            <w:pStyle w:val="TOC2"/>
            <w:tabs>
              <w:tab w:val="right" w:pos="9350"/>
            </w:tabs>
            <w:rPr>
              <w:rFonts w:eastAsiaTheme="minorEastAsia" w:cstheme="minorBidi"/>
              <w:b w:val="0"/>
              <w:noProof/>
              <w:sz w:val="24"/>
              <w:szCs w:val="24"/>
              <w:lang w:eastAsia="ja-JP"/>
            </w:rPr>
          </w:pPr>
          <w:r>
            <w:rPr>
              <w:noProof/>
            </w:rPr>
            <w:t>Disciplinary Service</w:t>
          </w:r>
          <w:r>
            <w:rPr>
              <w:noProof/>
            </w:rPr>
            <w:tab/>
          </w:r>
          <w:r>
            <w:rPr>
              <w:noProof/>
            </w:rPr>
            <w:fldChar w:fldCharType="begin"/>
          </w:r>
          <w:r>
            <w:rPr>
              <w:noProof/>
            </w:rPr>
            <w:instrText xml:space="preserve"> PAGEREF _Toc274232520 \h </w:instrText>
          </w:r>
          <w:r>
            <w:rPr>
              <w:noProof/>
            </w:rPr>
          </w:r>
          <w:r>
            <w:rPr>
              <w:noProof/>
            </w:rPr>
            <w:fldChar w:fldCharType="separate"/>
          </w:r>
          <w:r w:rsidR="00C36567">
            <w:rPr>
              <w:noProof/>
            </w:rPr>
            <w:t>D-4</w:t>
          </w:r>
          <w:r>
            <w:rPr>
              <w:noProof/>
            </w:rPr>
            <w:fldChar w:fldCharType="end"/>
          </w:r>
        </w:p>
        <w:p w14:paraId="4E10BC6C" w14:textId="77777777" w:rsidR="00CD51AA" w:rsidRDefault="00CD51AA">
          <w:pPr>
            <w:pStyle w:val="TOC1"/>
            <w:tabs>
              <w:tab w:val="left" w:pos="434"/>
              <w:tab w:val="right" w:pos="9350"/>
            </w:tabs>
            <w:rPr>
              <w:rFonts w:eastAsiaTheme="minorEastAsia" w:cstheme="minorBidi"/>
              <w:b w:val="0"/>
              <w:noProof/>
              <w:lang w:eastAsia="ja-JP"/>
            </w:rPr>
          </w:pPr>
          <w:r>
            <w:rPr>
              <w:noProof/>
            </w:rPr>
            <w:t>E.</w:t>
          </w:r>
          <w:r>
            <w:rPr>
              <w:rFonts w:eastAsiaTheme="minorEastAsia" w:cstheme="minorBidi"/>
              <w:b w:val="0"/>
              <w:noProof/>
              <w:lang w:eastAsia="ja-JP"/>
            </w:rPr>
            <w:tab/>
          </w:r>
          <w:r>
            <w:rPr>
              <w:noProof/>
            </w:rPr>
            <w:t>Appendices</w:t>
          </w:r>
          <w:r>
            <w:rPr>
              <w:noProof/>
            </w:rPr>
            <w:tab/>
          </w:r>
          <w:r>
            <w:rPr>
              <w:noProof/>
            </w:rPr>
            <w:fldChar w:fldCharType="begin"/>
          </w:r>
          <w:r>
            <w:rPr>
              <w:noProof/>
            </w:rPr>
            <w:instrText xml:space="preserve"> PAGEREF _Toc274232521 \h </w:instrText>
          </w:r>
          <w:r>
            <w:rPr>
              <w:noProof/>
            </w:rPr>
          </w:r>
          <w:r>
            <w:rPr>
              <w:noProof/>
            </w:rPr>
            <w:fldChar w:fldCharType="separate"/>
          </w:r>
          <w:r w:rsidR="00C36567">
            <w:rPr>
              <w:noProof/>
            </w:rPr>
            <w:t>E-1</w:t>
          </w:r>
          <w:r>
            <w:rPr>
              <w:noProof/>
            </w:rPr>
            <w:fldChar w:fldCharType="end"/>
          </w:r>
        </w:p>
        <w:p w14:paraId="5E5C18B9" w14:textId="330F81B8" w:rsidR="00E71E20" w:rsidRDefault="00E71E20">
          <w:r>
            <w:rPr>
              <w:b/>
              <w:bCs/>
              <w:noProof/>
            </w:rPr>
            <w:fldChar w:fldCharType="end"/>
          </w:r>
        </w:p>
      </w:sdtContent>
    </w:sdt>
    <w:p w14:paraId="6CF8EED5" w14:textId="77777777" w:rsidR="00FC41A3" w:rsidRDefault="00FC41A3" w:rsidP="00684E58">
      <w:pPr>
        <w:jc w:val="center"/>
        <w:rPr>
          <w:b/>
          <w:sz w:val="52"/>
        </w:rPr>
      </w:pPr>
    </w:p>
    <w:p w14:paraId="0EA1E154" w14:textId="77777777" w:rsidR="00FC41A3" w:rsidRDefault="00FC41A3" w:rsidP="00684E58">
      <w:pPr>
        <w:jc w:val="center"/>
        <w:rPr>
          <w:b/>
          <w:sz w:val="52"/>
        </w:rPr>
        <w:sectPr w:rsidR="00FC41A3" w:rsidSect="00224EA9">
          <w:footerReference w:type="even" r:id="rId9"/>
          <w:footerReference w:type="default" r:id="rId10"/>
          <w:pgSz w:w="12240" w:h="15840" w:code="1"/>
          <w:pgMar w:top="1440" w:right="1440" w:bottom="1440" w:left="1440" w:header="720" w:footer="720" w:gutter="0"/>
          <w:pgNumType w:start="1" w:chapStyle="1"/>
          <w:cols w:space="720"/>
          <w:docGrid w:linePitch="360"/>
        </w:sectPr>
      </w:pPr>
    </w:p>
    <w:p w14:paraId="70272830" w14:textId="24EF627B" w:rsidR="00E71E20" w:rsidRDefault="00E71E20" w:rsidP="00684E58">
      <w:pPr>
        <w:jc w:val="center"/>
        <w:rPr>
          <w:b/>
          <w:sz w:val="52"/>
        </w:rPr>
      </w:pPr>
    </w:p>
    <w:p w14:paraId="53640EFD" w14:textId="74D18326" w:rsidR="00550FFE" w:rsidRPr="00AF0224" w:rsidRDefault="00185747" w:rsidP="00FC41A3">
      <w:pPr>
        <w:pStyle w:val="Heading1"/>
        <w:numPr>
          <w:ilvl w:val="0"/>
          <w:numId w:val="17"/>
        </w:numPr>
      </w:pPr>
      <w:r>
        <w:t xml:space="preserve"> </w:t>
      </w:r>
      <w:bookmarkStart w:id="1" w:name="_Toc274232498"/>
      <w:r w:rsidR="00E91C52">
        <w:t>Summary</w:t>
      </w:r>
      <w:bookmarkEnd w:id="1"/>
    </w:p>
    <w:p w14:paraId="7C023C7E" w14:textId="6E54B1E6" w:rsidR="00EC699B" w:rsidRDefault="00EC699B">
      <w:pPr>
        <w:rPr>
          <w:b/>
          <w:sz w:val="28"/>
          <w:szCs w:val="28"/>
        </w:rPr>
      </w:pPr>
    </w:p>
    <w:p w14:paraId="6A670F2A" w14:textId="77777777" w:rsidR="00167F60" w:rsidRDefault="00167F60" w:rsidP="00C068A7">
      <w:pPr>
        <w:pStyle w:val="Heading2"/>
      </w:pPr>
      <w:bookmarkStart w:id="2" w:name="_Toc274232499"/>
      <w:r>
        <w:br w:type="page"/>
      </w:r>
    </w:p>
    <w:p w14:paraId="4B190EA5" w14:textId="5A362645" w:rsidR="00AF0224" w:rsidRDefault="00042514" w:rsidP="00C068A7">
      <w:pPr>
        <w:pStyle w:val="Heading2"/>
      </w:pPr>
      <w:r w:rsidRPr="00AF0224">
        <w:lastRenderedPageBreak/>
        <w:t>Summary Sheet</w:t>
      </w:r>
      <w:bookmarkEnd w:id="2"/>
    </w:p>
    <w:p w14:paraId="4D0A1EBC" w14:textId="1B53A849" w:rsidR="00042514" w:rsidRPr="00AF0224" w:rsidRDefault="00042514" w:rsidP="00AF0224">
      <w:pPr>
        <w:rPr>
          <w:b/>
        </w:rPr>
      </w:pPr>
      <w:r w:rsidRPr="00AF0224">
        <w:rPr>
          <w:b/>
        </w:rPr>
        <w:t>Recommendations for Promotion and/or Tenure</w:t>
      </w:r>
      <w:r w:rsidRPr="00AF0224">
        <w:rPr>
          <w:b/>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Default="00042514" w:rsidP="00042514">
      <w:pPr>
        <w:rPr>
          <w:b/>
          <w:sz w:val="21"/>
          <w:szCs w:val="21"/>
        </w:rPr>
      </w:pPr>
    </w:p>
    <w:p w14:paraId="198E5662" w14:textId="77777777" w:rsidR="00167F60" w:rsidRPr="00F65D16" w:rsidRDefault="00167F60" w:rsidP="00167F60">
      <w:pPr>
        <w:rPr>
          <w:b/>
          <w:sz w:val="21"/>
          <w:szCs w:val="21"/>
        </w:rPr>
      </w:pPr>
      <w:r w:rsidRPr="00F65D16">
        <w:rPr>
          <w:b/>
          <w:sz w:val="21"/>
          <w:szCs w:val="21"/>
        </w:rPr>
        <w:t xml:space="preserve">RECOMMENDATIONS </w:t>
      </w:r>
    </w:p>
    <w:p w14:paraId="0494B649" w14:textId="77777777" w:rsidR="00167F60" w:rsidRPr="00F65D16" w:rsidRDefault="00167F60" w:rsidP="00167F60">
      <w:pPr>
        <w:rPr>
          <w:sz w:val="21"/>
          <w:szCs w:val="21"/>
        </w:rPr>
      </w:pPr>
    </w:p>
    <w:p w14:paraId="5821C956" w14:textId="77777777" w:rsidR="00167F60" w:rsidRPr="00F65D16" w:rsidRDefault="00167F60" w:rsidP="00167F60">
      <w:pPr>
        <w:rPr>
          <w:sz w:val="21"/>
          <w:szCs w:val="21"/>
          <w:u w:val="single"/>
        </w:rPr>
      </w:pPr>
      <w:r w:rsidRPr="00F65D16">
        <w:rPr>
          <w:b/>
          <w:sz w:val="21"/>
          <w:szCs w:val="21"/>
        </w:rPr>
        <w:t>DEPARTMENTAL FACULTY</w:t>
      </w:r>
      <w:r w:rsidRPr="00F65D16">
        <w:rPr>
          <w:sz w:val="21"/>
          <w:szCs w:val="21"/>
        </w:rPr>
        <w:br/>
        <w:t xml:space="preserve">Date of departmental discussion: </w:t>
      </w:r>
      <w:r w:rsidRPr="00F65D16">
        <w:rPr>
          <w:sz w:val="21"/>
          <w:szCs w:val="21"/>
          <w:u w:val="single"/>
        </w:rPr>
        <w:tab/>
      </w:r>
      <w:r w:rsidRPr="00F65D16">
        <w:rPr>
          <w:sz w:val="21"/>
          <w:szCs w:val="21"/>
          <w:u w:val="single"/>
        </w:rPr>
        <w:tab/>
      </w:r>
      <w:r>
        <w:rPr>
          <w:sz w:val="21"/>
          <w:szCs w:val="21"/>
          <w:u w:val="single"/>
        </w:rPr>
        <w:t>3 December 2008</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br/>
        <w:t xml:space="preserve">Result of discussion: For: </w:t>
      </w:r>
      <w:r w:rsidRPr="00F65D16">
        <w:rPr>
          <w:sz w:val="21"/>
          <w:szCs w:val="21"/>
          <w:u w:val="single"/>
        </w:rPr>
        <w:tab/>
      </w:r>
      <w:r>
        <w:rPr>
          <w:sz w:val="21"/>
          <w:szCs w:val="21"/>
          <w:u w:val="single"/>
        </w:rPr>
        <w:t>9</w:t>
      </w:r>
      <w:r w:rsidRPr="00F65D16">
        <w:rPr>
          <w:sz w:val="21"/>
          <w:szCs w:val="21"/>
          <w:u w:val="single"/>
        </w:rPr>
        <w:t xml:space="preserve">     </w:t>
      </w:r>
      <w:r w:rsidRPr="00F65D16">
        <w:rPr>
          <w:sz w:val="21"/>
          <w:szCs w:val="21"/>
          <w:u w:val="single"/>
        </w:rPr>
        <w:tab/>
        <w:t xml:space="preserve">   </w:t>
      </w:r>
      <w:r w:rsidRPr="00F65D16">
        <w:rPr>
          <w:sz w:val="21"/>
          <w:szCs w:val="21"/>
        </w:rPr>
        <w:t xml:space="preserve"> </w:t>
      </w:r>
      <w:proofErr w:type="gramStart"/>
      <w:r w:rsidRPr="00F65D16">
        <w:rPr>
          <w:sz w:val="21"/>
          <w:szCs w:val="21"/>
        </w:rPr>
        <w:t>Against</w:t>
      </w:r>
      <w:proofErr w:type="gramEnd"/>
      <w:r w:rsidRPr="00F65D16">
        <w:rPr>
          <w:sz w:val="21"/>
          <w:szCs w:val="21"/>
        </w:rPr>
        <w:t xml:space="preserve">: </w:t>
      </w:r>
      <w:r w:rsidRPr="00F65D16">
        <w:rPr>
          <w:sz w:val="21"/>
          <w:szCs w:val="21"/>
          <w:u w:val="single"/>
        </w:rPr>
        <w:tab/>
      </w:r>
      <w:r>
        <w:rPr>
          <w:sz w:val="21"/>
          <w:szCs w:val="21"/>
          <w:u w:val="single"/>
        </w:rPr>
        <w:t xml:space="preserve">0  </w:t>
      </w:r>
      <w:r w:rsidRPr="00F65D16">
        <w:rPr>
          <w:sz w:val="21"/>
          <w:szCs w:val="21"/>
          <w:u w:val="single"/>
        </w:rPr>
        <w:t xml:space="preserve">            </w:t>
      </w:r>
      <w:r w:rsidRPr="00F65D16">
        <w:rPr>
          <w:sz w:val="21"/>
          <w:szCs w:val="21"/>
        </w:rPr>
        <w:t xml:space="preserve"> Abstain:  </w:t>
      </w:r>
      <w:r w:rsidRPr="00F65D16">
        <w:rPr>
          <w:sz w:val="21"/>
          <w:szCs w:val="21"/>
          <w:u w:val="single"/>
        </w:rPr>
        <w:tab/>
      </w:r>
      <w:r>
        <w:rPr>
          <w:sz w:val="21"/>
          <w:szCs w:val="21"/>
          <w:u w:val="single"/>
        </w:rPr>
        <w:t>0</w:t>
      </w:r>
      <w:r w:rsidRPr="00F65D16">
        <w:rPr>
          <w:sz w:val="21"/>
          <w:szCs w:val="21"/>
          <w:u w:val="single"/>
        </w:rPr>
        <w:tab/>
      </w:r>
      <w:r w:rsidRPr="00F65D16">
        <w:rPr>
          <w:sz w:val="21"/>
          <w:szCs w:val="21"/>
          <w:u w:val="single"/>
        </w:rPr>
        <w:tab/>
      </w:r>
      <w:r w:rsidRPr="00F65D16">
        <w:rPr>
          <w:sz w:val="21"/>
          <w:szCs w:val="21"/>
        </w:rPr>
        <w:br/>
        <w:t xml:space="preserve">Recuse (attach explanation for conflict of interest): </w:t>
      </w:r>
      <w:r w:rsidRPr="00F65D16">
        <w:rPr>
          <w:sz w:val="21"/>
          <w:szCs w:val="21"/>
          <w:u w:val="single"/>
        </w:rPr>
        <w:tab/>
      </w:r>
      <w:r>
        <w:rPr>
          <w:sz w:val="21"/>
          <w:szCs w:val="21"/>
          <w:u w:val="single"/>
        </w:rPr>
        <w:t>N/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2335D8A3" w14:textId="77777777" w:rsidR="00167F60" w:rsidRPr="00F65D16" w:rsidRDefault="00167F60" w:rsidP="00167F60">
      <w:pPr>
        <w:rPr>
          <w:sz w:val="21"/>
          <w:szCs w:val="21"/>
        </w:rPr>
      </w:pPr>
      <w:r w:rsidRPr="00F65D16">
        <w:rPr>
          <w:sz w:val="21"/>
          <w:szCs w:val="21"/>
        </w:rPr>
        <w:t xml:space="preserve">Is there a dissenting report?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xml:space="preserve"> ] No </w:t>
      </w:r>
      <w:r w:rsidRPr="00F65D16">
        <w:rPr>
          <w:sz w:val="21"/>
          <w:szCs w:val="21"/>
        </w:rPr>
        <w:br/>
        <w:t xml:space="preserve">Is there a response from the candidate?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 No</w:t>
      </w:r>
    </w:p>
    <w:p w14:paraId="63C4AA5F" w14:textId="77777777" w:rsidR="00167F60" w:rsidRPr="00F65D16" w:rsidRDefault="00167F60" w:rsidP="00167F60">
      <w:pPr>
        <w:rPr>
          <w:b/>
          <w:sz w:val="21"/>
          <w:szCs w:val="21"/>
        </w:rPr>
      </w:pPr>
    </w:p>
    <w:p w14:paraId="0AC8F175" w14:textId="77777777" w:rsidR="00167F60" w:rsidRPr="00F65D16" w:rsidRDefault="00167F60" w:rsidP="00167F60">
      <w:pPr>
        <w:rPr>
          <w:sz w:val="21"/>
          <w:szCs w:val="21"/>
        </w:rPr>
      </w:pPr>
      <w:r w:rsidRPr="00F65D16">
        <w:rPr>
          <w:b/>
          <w:sz w:val="21"/>
          <w:szCs w:val="21"/>
        </w:rPr>
        <w:t xml:space="preserve">INTERDISCIPLINARY COMMITTEE OR DIRECTOR </w:t>
      </w:r>
      <w:r w:rsidRPr="00F65D16">
        <w:rPr>
          <w:sz w:val="21"/>
          <w:szCs w:val="21"/>
        </w:rPr>
        <w:t xml:space="preserve">(where appropriat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w:t>
      </w:r>
      <w:r w:rsidRPr="00F65D16">
        <w:rPr>
          <w:i/>
          <w:iCs/>
          <w:sz w:val="21"/>
          <w:szCs w:val="21"/>
        </w:rPr>
        <w:t>Provide letter</w:t>
      </w:r>
      <w:r w:rsidRPr="00F65D16">
        <w:rPr>
          <w:sz w:val="21"/>
          <w:szCs w:val="21"/>
        </w:rPr>
        <w:t>)</w:t>
      </w:r>
      <w:r w:rsidRPr="00F65D16">
        <w:rPr>
          <w:sz w:val="21"/>
          <w:szCs w:val="21"/>
        </w:rPr>
        <w:br/>
      </w:r>
    </w:p>
    <w:p w14:paraId="59E3BB0B" w14:textId="77777777" w:rsidR="00167F60" w:rsidRPr="00F65D16" w:rsidRDefault="00167F60" w:rsidP="00167F60">
      <w:pPr>
        <w:rPr>
          <w:sz w:val="21"/>
          <w:szCs w:val="21"/>
        </w:rPr>
      </w:pPr>
      <w:r w:rsidRPr="00F65D16">
        <w:rPr>
          <w:b/>
          <w:sz w:val="21"/>
          <w:szCs w:val="21"/>
        </w:rPr>
        <w:t>DEPARTMENT HEAD</w:t>
      </w:r>
      <w:r w:rsidRPr="00F65D16">
        <w:rPr>
          <w:sz w:val="21"/>
          <w:szCs w:val="21"/>
        </w:rPr>
        <w:t xml:space="preserve">          </w:t>
      </w:r>
      <w:proofErr w:type="gramStart"/>
      <w:r w:rsidRPr="00F65D16">
        <w:rPr>
          <w:sz w:val="21"/>
          <w:szCs w:val="21"/>
        </w:rPr>
        <w:t xml:space="preserve">[ </w:t>
      </w:r>
      <w:r>
        <w:rPr>
          <w:sz w:val="21"/>
          <w:szCs w:val="21"/>
        </w:rPr>
        <w:t>X</w:t>
      </w:r>
      <w:proofErr w:type="gramEnd"/>
      <w:r w:rsidRPr="00F65D16">
        <w:rPr>
          <w:sz w:val="21"/>
          <w:szCs w:val="21"/>
        </w:rPr>
        <w:t xml:space="preserve">] Recommend approval             [  ] Do not recommend approval </w:t>
      </w:r>
      <w:r w:rsidRPr="00F65D16">
        <w:rPr>
          <w:sz w:val="21"/>
          <w:szCs w:val="21"/>
        </w:rPr>
        <w:br/>
        <w:t xml:space="preserve">Provide a statement on the professional record and a summary recommendation. </w:t>
      </w:r>
      <w:r w:rsidRPr="00F65D16">
        <w:rPr>
          <w:sz w:val="21"/>
          <w:szCs w:val="21"/>
        </w:rPr>
        <w:br/>
      </w:r>
    </w:p>
    <w:p w14:paraId="108B6EEA" w14:textId="77777777" w:rsidR="00167F60" w:rsidRPr="00F65D16" w:rsidRDefault="00167F60" w:rsidP="00167F60">
      <w:pPr>
        <w:rPr>
          <w:sz w:val="21"/>
          <w:szCs w:val="21"/>
        </w:rPr>
      </w:pPr>
      <w:r w:rsidRPr="00F65D16">
        <w:rPr>
          <w:b/>
          <w:sz w:val="21"/>
          <w:szCs w:val="21"/>
        </w:rPr>
        <w:t>COLLEGE COMMITTEE</w:t>
      </w:r>
      <w:r w:rsidRPr="00F65D16">
        <w:rPr>
          <w:sz w:val="21"/>
          <w:szCs w:val="21"/>
        </w:rPr>
        <w:t xml:space="preserv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rPr>
        <w:t xml:space="preserve">   Abstain: </w:t>
      </w:r>
      <w:r w:rsidRPr="00F65D16">
        <w:rPr>
          <w:sz w:val="21"/>
          <w:szCs w:val="21"/>
          <w:u w:val="single"/>
        </w:rPr>
        <w:tab/>
      </w:r>
      <w:r w:rsidRPr="00F65D16">
        <w:rPr>
          <w:sz w:val="21"/>
          <w:szCs w:val="21"/>
          <w:u w:val="single"/>
        </w:rPr>
        <w:tab/>
      </w:r>
    </w:p>
    <w:p w14:paraId="502AB949" w14:textId="77777777" w:rsidR="00167F60" w:rsidRPr="00F65D16" w:rsidRDefault="00167F60" w:rsidP="00167F60">
      <w:pPr>
        <w:rPr>
          <w:sz w:val="21"/>
          <w:szCs w:val="21"/>
        </w:rPr>
      </w:pPr>
      <w:r w:rsidRPr="00F65D16">
        <w:rPr>
          <w:sz w:val="21"/>
          <w:szCs w:val="21"/>
        </w:rPr>
        <w:t>Recuse (attach explanation for conflict of interest):</w:t>
      </w:r>
      <w:r w:rsidRPr="00F65D16">
        <w:rPr>
          <w:sz w:val="21"/>
          <w:szCs w:val="21"/>
          <w:u w:val="single"/>
        </w:rPr>
        <w:tab/>
      </w:r>
      <w:r w:rsidRPr="00F65D16">
        <w:rPr>
          <w:sz w:val="21"/>
          <w:szCs w:val="21"/>
          <w:u w:val="single"/>
        </w:rPr>
        <w:tab/>
      </w:r>
      <w:r w:rsidRPr="00F65D16">
        <w:rPr>
          <w:sz w:val="21"/>
          <w:szCs w:val="21"/>
          <w:u w:val="single"/>
        </w:rPr>
        <w:tab/>
      </w:r>
    </w:p>
    <w:p w14:paraId="1212FACB" w14:textId="77777777" w:rsidR="00167F60" w:rsidRPr="00F65D16" w:rsidRDefault="00167F60" w:rsidP="00167F60">
      <w:pPr>
        <w:rPr>
          <w:i/>
          <w:iCs/>
          <w:sz w:val="21"/>
          <w:szCs w:val="21"/>
        </w:rPr>
      </w:pPr>
    </w:p>
    <w:p w14:paraId="7D2BE5FB" w14:textId="77777777" w:rsidR="00167F60" w:rsidRPr="00F65D16" w:rsidRDefault="00167F60" w:rsidP="00167F60">
      <w:pPr>
        <w:rPr>
          <w:i/>
          <w:sz w:val="21"/>
          <w:szCs w:val="21"/>
        </w:rPr>
      </w:pPr>
      <w:r w:rsidRPr="00F65D16">
        <w:rPr>
          <w:i/>
          <w:iCs/>
          <w:sz w:val="21"/>
          <w:szCs w:val="21"/>
        </w:rPr>
        <w:t>A copy of the report of the departmental and college committees must also be attached. In cases where this report disagrees in any substantial way with the departmental recommendation, this report must go beyond a listing of the vote to indicate as fully as possible the reasons for the differences</w:t>
      </w:r>
      <w:r w:rsidRPr="00F65D16">
        <w:rPr>
          <w:i/>
          <w:sz w:val="21"/>
          <w:szCs w:val="21"/>
        </w:rPr>
        <w:t xml:space="preserve">. </w:t>
      </w:r>
    </w:p>
    <w:p w14:paraId="1822BCC8" w14:textId="77777777" w:rsidR="00167F60" w:rsidRPr="00F65D16" w:rsidRDefault="00167F60" w:rsidP="00167F60">
      <w:pPr>
        <w:rPr>
          <w:b/>
          <w:sz w:val="21"/>
          <w:szCs w:val="21"/>
        </w:rPr>
      </w:pPr>
    </w:p>
    <w:p w14:paraId="07B0FC08" w14:textId="77777777" w:rsidR="00167F60" w:rsidRPr="00F65D16" w:rsidRDefault="00167F60" w:rsidP="00167F60">
      <w:pPr>
        <w:rPr>
          <w:sz w:val="21"/>
          <w:szCs w:val="21"/>
        </w:rPr>
      </w:pPr>
      <w:r w:rsidRPr="00F65D16">
        <w:rPr>
          <w:b/>
          <w:sz w:val="21"/>
          <w:szCs w:val="21"/>
        </w:rPr>
        <w:t>DEAN</w:t>
      </w:r>
      <w:r w:rsidRPr="00F65D16">
        <w:rPr>
          <w:b/>
          <w:sz w:val="21"/>
          <w:szCs w:val="21"/>
        </w:rPr>
        <w:tab/>
      </w:r>
      <w:r w:rsidRPr="00F65D16">
        <w:rPr>
          <w:b/>
          <w:sz w:val="21"/>
          <w:szCs w:val="21"/>
        </w:rPr>
        <w:tab/>
      </w:r>
      <w:r w:rsidRPr="00F65D16">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2BC17B4D" w14:textId="77777777" w:rsidR="00167F60" w:rsidRPr="00F65D16" w:rsidRDefault="00167F60" w:rsidP="00167F60">
      <w:pPr>
        <w:rPr>
          <w:sz w:val="21"/>
          <w:szCs w:val="21"/>
        </w:rPr>
      </w:pPr>
    </w:p>
    <w:p w14:paraId="38A3FBE2" w14:textId="77777777" w:rsidR="00167F60" w:rsidRPr="00F65D16" w:rsidRDefault="00167F60" w:rsidP="00167F60">
      <w:pPr>
        <w:rPr>
          <w:sz w:val="21"/>
          <w:szCs w:val="21"/>
        </w:rPr>
      </w:pPr>
      <w:r w:rsidRPr="00F65D16">
        <w:rPr>
          <w:b/>
          <w:sz w:val="21"/>
          <w:szCs w:val="21"/>
        </w:rPr>
        <w:t xml:space="preserve">CHIEF ACADEMIC OFFICER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0602EED0" w14:textId="77777777" w:rsidR="00167F60" w:rsidRPr="00F65D16" w:rsidRDefault="00167F60" w:rsidP="00167F60">
      <w:pPr>
        <w:rPr>
          <w:sz w:val="21"/>
          <w:szCs w:val="21"/>
        </w:rPr>
      </w:pPr>
    </w:p>
    <w:p w14:paraId="39904FA5" w14:textId="77777777" w:rsidR="00167F60" w:rsidRPr="00F65D16" w:rsidRDefault="00167F60" w:rsidP="00167F60">
      <w:pPr>
        <w:rPr>
          <w:b/>
          <w:sz w:val="21"/>
          <w:szCs w:val="21"/>
        </w:rPr>
      </w:pPr>
      <w:r w:rsidRPr="00F65D16">
        <w:rPr>
          <w:b/>
          <w:sz w:val="21"/>
          <w:szCs w:val="21"/>
        </w:rPr>
        <w:t xml:space="preserve">CHANCELLOR’S RECOMMENDATION TO THE PRESIDENT  </w:t>
      </w:r>
    </w:p>
    <w:p w14:paraId="704C3B9D" w14:textId="77777777" w:rsidR="00167F60" w:rsidRPr="00F65D16" w:rsidRDefault="00167F60" w:rsidP="00167F60">
      <w:pPr>
        <w:rPr>
          <w:b/>
          <w:sz w:val="21"/>
          <w:szCs w:val="21"/>
        </w:rPr>
      </w:pPr>
      <w:r>
        <w:rPr>
          <w:b/>
          <w:sz w:val="21"/>
          <w:szCs w:val="21"/>
        </w:rPr>
        <w:tab/>
      </w:r>
      <w:r>
        <w:rPr>
          <w:b/>
          <w:sz w:val="21"/>
          <w:szCs w:val="21"/>
        </w:rPr>
        <w:tab/>
      </w:r>
      <w:r>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5D411835" w14:textId="77777777" w:rsidR="00870271" w:rsidRDefault="00870271" w:rsidP="00167F60">
      <w:pPr>
        <w:rPr>
          <w:b/>
          <w:sz w:val="28"/>
          <w:szCs w:val="28"/>
        </w:rPr>
      </w:pPr>
    </w:p>
    <w:p w14:paraId="6987A91A" w14:textId="77777777" w:rsidR="005F58CE" w:rsidRDefault="005F58CE" w:rsidP="00C068A7">
      <w:pPr>
        <w:pStyle w:val="Heading2"/>
      </w:pPr>
      <w:r>
        <w:br w:type="page"/>
      </w:r>
    </w:p>
    <w:p w14:paraId="390F44CF" w14:textId="0016109B" w:rsidR="00FD60C7" w:rsidRPr="009E24B8" w:rsidRDefault="00FD60C7" w:rsidP="00C068A7">
      <w:pPr>
        <w:pStyle w:val="Heading2"/>
      </w:pPr>
      <w:bookmarkStart w:id="3" w:name="_Toc274232500"/>
      <w:r w:rsidRPr="009E24B8">
        <w:lastRenderedPageBreak/>
        <w:t>Educational History and Employment History</w:t>
      </w:r>
      <w:bookmarkEnd w:id="3"/>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r>
        <w:t>NESCent</w:t>
      </w:r>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09DC3320" w:rsidR="005E1BF3" w:rsidRPr="00596CF8" w:rsidRDefault="009B6750" w:rsidP="00C068A7">
      <w:pPr>
        <w:pStyle w:val="Heading2"/>
        <w:rPr>
          <w:rStyle w:val="Strong"/>
        </w:rPr>
      </w:pPr>
      <w:bookmarkStart w:id="4" w:name="_Toc274232501"/>
      <w:r>
        <w:rPr>
          <w:rStyle w:val="Strong"/>
        </w:rPr>
        <w:t>Statement of Responsibilities</w:t>
      </w:r>
      <w:bookmarkEnd w:id="4"/>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0C6892B1"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B159FE">
        <w:t xml:space="preserve">Tennessee,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2096DB72" w:rsidR="00DA5869" w:rsidRDefault="005E1BF3" w:rsidP="00DA5869">
      <w:r>
        <w:t>Dr</w:t>
      </w:r>
      <w:r w:rsidR="003C2D42">
        <w:t>. O’Meara</w:t>
      </w:r>
      <w:r>
        <w:t xml:space="preserve"> </w:t>
      </w:r>
      <w:r w:rsidR="0030116F">
        <w:t>conducts</w:t>
      </w:r>
      <w:r>
        <w:t xml:space="preserve"> research </w:t>
      </w:r>
      <w:r w:rsidR="00A54985">
        <w:t xml:space="preserve">about macroevolutionary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98,252 (sole recipient) from the iPlant Collaborative (NSF-sponsored), a grant of $141,143 from NSF as Co-PI ($28,228 for his use)</w:t>
      </w:r>
      <w:r w:rsidR="00E86A20">
        <w:t>, a grant of $320,000 from NSF as PI</w:t>
      </w:r>
      <w:r w:rsidR="00B74E5E">
        <w:t xml:space="preserve"> (with additional funds going to Co-PI Bryan Carstens),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w:t>
      </w:r>
      <w:r w:rsidR="00167F60">
        <w:t xml:space="preserve"> (</w:t>
      </w:r>
      <w:r w:rsidR="00167F60">
        <w:rPr>
          <w:i/>
        </w:rPr>
        <w:t>Nature</w:t>
      </w:r>
      <w:r w:rsidR="00167F60">
        <w:t xml:space="preserve">, </w:t>
      </w:r>
      <w:r w:rsidR="00167F60">
        <w:rPr>
          <w:i/>
        </w:rPr>
        <w:t>PNAS</w:t>
      </w:r>
      <w:r w:rsidR="00167F60">
        <w:t>)</w:t>
      </w:r>
      <w:r w:rsidR="00DA5869">
        <w:t xml:space="preserve">,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1AB5301C"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He organized a multi-department speaker series on women in science using Haines-Morris funds</w:t>
      </w:r>
      <w:r w:rsidR="00141F32">
        <w:t xml:space="preserve">. </w:t>
      </w:r>
      <w:r>
        <w:t>Dr. O’Meara is faculty advisor for Darwin Day Tennessee.</w:t>
      </w:r>
      <w:r w:rsidR="005508D2">
        <w:t xml:space="preserve"> Dr. O’Meara has mentored ten postdocs while at Tennesee, including approximately 19% of all NIMBioS postdocs.</w:t>
      </w:r>
    </w:p>
    <w:p w14:paraId="48A7EC6C" w14:textId="77777777" w:rsidR="00B74E5E" w:rsidRDefault="00B74E5E" w:rsidP="005E1BF3"/>
    <w:p w14:paraId="18B5CD26" w14:textId="47F5AE2E" w:rsidR="00CC49EF" w:rsidRPr="00600167" w:rsidRDefault="00B74E5E" w:rsidP="005E1BF3">
      <w:r>
        <w:t>Internationally, h</w:t>
      </w:r>
      <w:r w:rsidR="00C152FF">
        <w:t>e is an elected member of the Society of Systematic Biologists Council, a member of the Phylotastic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iEvoBio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5508D2">
        <w:t xml:space="preserve"> and pursues other work on removing barriers for women in science)</w:t>
      </w:r>
      <w:r w:rsidR="007F47EA">
        <w:t>.</w:t>
      </w:r>
      <w:r w:rsidR="00DB13BE">
        <w:t xml:space="preserve"> He has also taught and organized numerous workshops in phylogenetic</w:t>
      </w:r>
      <w:r w:rsidR="000171BF">
        <w:t xml:space="preserve">s and computing, </w:t>
      </w:r>
      <w:r w:rsidR="007122A2">
        <w:t>nationally</w:t>
      </w:r>
      <w:r w:rsidR="000171BF">
        <w:t xml:space="preserve">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224EA9">
          <w:pgSz w:w="12240" w:h="15840" w:code="1"/>
          <w:pgMar w:top="1440" w:right="1440" w:bottom="1440" w:left="1440" w:header="720" w:footer="720" w:gutter="0"/>
          <w:pgNumType w:start="1" w:chapStyle="1"/>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0745BC43" w:rsidR="00BB0C1C" w:rsidRPr="00CA5968" w:rsidRDefault="005F58CE" w:rsidP="005F58CE">
      <w:pPr>
        <w:pStyle w:val="Heading1"/>
      </w:pPr>
      <w:r>
        <w:t xml:space="preserve"> </w:t>
      </w:r>
      <w:bookmarkStart w:id="5" w:name="_Toc274232502"/>
      <w:r w:rsidR="00C62804">
        <w:t>Te</w:t>
      </w:r>
      <w:r w:rsidR="00C17DD8">
        <w:t>aching ability and Effectiveness</w:t>
      </w:r>
      <w:bookmarkEnd w:id="5"/>
    </w:p>
    <w:p w14:paraId="36E7EC47" w14:textId="77777777" w:rsidR="001C3DBD" w:rsidRDefault="001C3DBD" w:rsidP="00C068A7">
      <w:pPr>
        <w:pStyle w:val="Heading2"/>
      </w:pPr>
      <w:r>
        <w:br w:type="page"/>
      </w:r>
    </w:p>
    <w:p w14:paraId="567B6753" w14:textId="4A799F7A" w:rsidR="00697B6A" w:rsidRPr="00870271" w:rsidRDefault="00C17DD8" w:rsidP="00C068A7">
      <w:pPr>
        <w:pStyle w:val="Heading2"/>
      </w:pPr>
      <w:bookmarkStart w:id="6" w:name="_Toc274232503"/>
      <w:r>
        <w:lastRenderedPageBreak/>
        <w:t>statement of Teaching Philosophy and Description of its Implementation</w:t>
      </w:r>
      <w:bookmarkEnd w:id="6"/>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w:t>
      </w:r>
      <w:proofErr w:type="gramStart"/>
      <w:r w:rsidR="001A687A">
        <w:t>faculty</w:t>
      </w:r>
      <w:proofErr w:type="gramEnd"/>
      <w:r w:rsidR="001A687A">
        <w:t xml:space="preserve">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w:t>
      </w:r>
      <w:r w:rsidR="00F91F72">
        <w:lastRenderedPageBreak/>
        <w:t xml:space="preserve">be addressed and why someone might want to rather than focusing on the minutia of current 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66073D29" w:rsidR="004D21E0" w:rsidRDefault="0071758B" w:rsidP="00690A93">
      <w:pPr>
        <w:widowControl w:val="0"/>
        <w:autoSpaceDE w:val="0"/>
        <w:autoSpaceDN w:val="0"/>
        <w:adjustRightInd w:val="0"/>
        <w:spacing w:after="240"/>
      </w:pPr>
      <w:r>
        <w:t>In 2012</w:t>
      </w:r>
      <w:r w:rsidR="00E05901">
        <w:t xml:space="preserve"> and 2014 I taught the large introductory biology class </w:t>
      </w:r>
      <w:r>
        <w:t>Bio130, Biodi</w:t>
      </w:r>
      <w:r w:rsidR="004D21E0">
        <w:t>versity</w:t>
      </w:r>
      <w:r w:rsidR="00E05901">
        <w:t>.</w:t>
      </w:r>
      <w:r w:rsidR="004D21E0" w:rsidRPr="004D21E0">
        <w:t xml:space="preserve"> I use readings, clicker questions, MasteringBiology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labradoodle”). As the course went on, I modified my slides (which were made available to students as pdfs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Schussler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NIMBioS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NIMBioS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73A703C7" w14:textId="77777777" w:rsidR="007C43D1" w:rsidRDefault="007C43D1" w:rsidP="00412502">
      <w:pPr>
        <w:rPr>
          <w:b/>
          <w:caps/>
          <w:sz w:val="28"/>
          <w:szCs w:val="32"/>
        </w:rPr>
      </w:pPr>
    </w:p>
    <w:p w14:paraId="7AC6D169" w14:textId="0D362028" w:rsidR="00BB0C1C" w:rsidRDefault="003E0B36" w:rsidP="00C068A7">
      <w:pPr>
        <w:pStyle w:val="Heading2"/>
      </w:pPr>
      <w:bookmarkStart w:id="7" w:name="_Toc274232504"/>
      <w:r>
        <w:t>Summary of Teaching Assignments for Review Period</w:t>
      </w:r>
      <w:bookmarkEnd w:id="7"/>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14-day enrlmnt</w:t>
            </w:r>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Respon</w:t>
            </w:r>
          </w:p>
        </w:tc>
        <w:tc>
          <w:tcPr>
            <w:tcW w:w="0" w:type="auto"/>
            <w:shd w:val="pct20" w:color="000000" w:fill="FFFFFF"/>
          </w:tcPr>
          <w:p w14:paraId="5F9A6665" w14:textId="77777777" w:rsidR="000569BB" w:rsidRPr="00062117" w:rsidRDefault="000569BB" w:rsidP="00D01B8F">
            <w:pPr>
              <w:rPr>
                <w:b/>
                <w:bCs/>
                <w:i/>
                <w:iCs/>
                <w:sz w:val="22"/>
                <w:szCs w:val="22"/>
              </w:rPr>
            </w:pPr>
            <w:r w:rsidRPr="00062117">
              <w:rPr>
                <w:b/>
                <w:bCs/>
                <w:i/>
                <w:iCs/>
                <w:sz w:val="22"/>
                <w:szCs w:val="22"/>
              </w:rPr>
              <w:t>Lec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r>
              <w:rPr>
                <w:b/>
                <w:sz w:val="22"/>
                <w:szCs w:val="22"/>
              </w:rPr>
              <w:t>Phyloseminar</w:t>
            </w:r>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0D3895EB" w:rsidR="00870271" w:rsidRPr="00E906A4" w:rsidRDefault="00B31312" w:rsidP="00C068A7">
      <w:pPr>
        <w:pStyle w:val="Heading2"/>
        <w:rPr>
          <w:sz w:val="22"/>
          <w:szCs w:val="22"/>
        </w:rPr>
      </w:pPr>
      <w:bookmarkStart w:id="8" w:name="_Toc274232505"/>
      <w:r>
        <w:t>SAIS Reports</w:t>
      </w:r>
      <w:bookmarkEnd w:id="8"/>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r w:rsidRPr="00720988">
              <w:rPr>
                <w:b/>
                <w:bCs/>
              </w:rPr>
              <w:t>Sem</w:t>
            </w:r>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Hrs</w:t>
            </w:r>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lastRenderedPageBreak/>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3BC865C4" w14:textId="11F4D8F6" w:rsidR="00BB5858" w:rsidRDefault="00BB5858" w:rsidP="008A722F">
      <w:pPr>
        <w:spacing w:line="360" w:lineRule="auto"/>
        <w:ind w:left="720" w:hanging="720"/>
        <w:rPr>
          <w:b/>
          <w:bCs/>
        </w:rPr>
      </w:pPr>
      <w:r>
        <w:rPr>
          <w:b/>
          <w:bCs/>
        </w:rPr>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25D87A41" w:rsidR="008F0790" w:rsidRDefault="00FA3A35" w:rsidP="00C068A7">
      <w:pPr>
        <w:pStyle w:val="Heading2"/>
      </w:pPr>
      <w:bookmarkStart w:id="9" w:name="_Toc274232506"/>
      <w:r>
        <w:t>Peer Review of Teaching</w:t>
      </w:r>
      <w:bookmarkEnd w:id="9"/>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Sandy Echternacht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66B7B38" w:rsidR="003C6630" w:rsidRDefault="00C62804" w:rsidP="00C068A7">
      <w:pPr>
        <w:pStyle w:val="Heading2"/>
      </w:pPr>
      <w:bookmarkStart w:id="10" w:name="_Toc274232507"/>
      <w:r>
        <w:t>Summary of Student Comments</w:t>
      </w:r>
      <w:bookmarkEnd w:id="10"/>
    </w:p>
    <w:p w14:paraId="249AF09B" w14:textId="77777777" w:rsidR="003C6630" w:rsidRDefault="003C6630" w:rsidP="003C6630">
      <w:pPr>
        <w:ind w:left="720" w:hanging="720"/>
        <w:jc w:val="center"/>
        <w:rPr>
          <w:b/>
          <w:bCs/>
          <w:sz w:val="28"/>
          <w:szCs w:val="28"/>
        </w:rPr>
      </w:pPr>
    </w:p>
    <w:p w14:paraId="3CD7D4A3" w14:textId="56887535" w:rsidR="009D5245" w:rsidRDefault="00FA3A35" w:rsidP="003C6630">
      <w:pPr>
        <w:ind w:left="720" w:hanging="720"/>
        <w:rPr>
          <w:b/>
          <w:bCs/>
        </w:rPr>
      </w:pPr>
      <w:r>
        <w:rPr>
          <w:bCs/>
        </w:rPr>
        <w:t>To be supplied by Dept. Head.</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48974445" w14:textId="15DC680A" w:rsidR="00AD65B7" w:rsidRPr="0024248F" w:rsidRDefault="0013555A" w:rsidP="00C068A7">
      <w:pPr>
        <w:pStyle w:val="Heading2"/>
      </w:pPr>
      <w:bookmarkStart w:id="11" w:name="_Toc274232508"/>
      <w:r>
        <w:t>Graduate Supervision</w:t>
      </w:r>
      <w:bookmarkEnd w:id="11"/>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lastRenderedPageBreak/>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Jen Bosco (advisor Riecher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Orlando Schwery</w:t>
            </w:r>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Sam Borstein</w:t>
            </w:r>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0DDCE399" w:rsidR="00AD65B7" w:rsidRPr="0024248F" w:rsidRDefault="00AD70FD" w:rsidP="00C068A7">
      <w:pPr>
        <w:pStyle w:val="Heading2"/>
      </w:pPr>
      <w:r>
        <w:br w:type="page"/>
      </w:r>
      <w:bookmarkStart w:id="12" w:name="_Toc274232509"/>
      <w:r w:rsidR="00D5283C">
        <w:lastRenderedPageBreak/>
        <w:t>Graduate Committees</w:t>
      </w:r>
      <w:bookmarkEnd w:id="12"/>
    </w:p>
    <w:p w14:paraId="7E3544FC" w14:textId="77777777" w:rsidR="00AD65B7" w:rsidRPr="0024248F" w:rsidRDefault="00AD65B7" w:rsidP="00AD65B7">
      <w:pPr>
        <w:adjustRightInd w:val="0"/>
      </w:pPr>
    </w:p>
    <w:tbl>
      <w:tblPr>
        <w:tblStyle w:val="TableContemporary"/>
        <w:tblW w:w="5000" w:type="pct"/>
        <w:tblLayout w:type="fixed"/>
        <w:tblLook w:val="01E0" w:firstRow="1" w:lastRow="1" w:firstColumn="1" w:lastColumn="1" w:noHBand="0" w:noVBand="0"/>
      </w:tblPr>
      <w:tblGrid>
        <w:gridCol w:w="1638"/>
        <w:gridCol w:w="1440"/>
        <w:gridCol w:w="990"/>
        <w:gridCol w:w="3336"/>
        <w:gridCol w:w="2172"/>
      </w:tblGrid>
      <w:tr w:rsidR="00AD70FD" w:rsidRPr="006071C2" w14:paraId="7577A331" w14:textId="77777777" w:rsidTr="00075E40">
        <w:trPr>
          <w:cnfStyle w:val="100000000000" w:firstRow="1" w:lastRow="0" w:firstColumn="0" w:lastColumn="0" w:oddVBand="0" w:evenVBand="0" w:oddHBand="0" w:evenHBand="0" w:firstRowFirstColumn="0" w:firstRowLastColumn="0" w:lastRowFirstColumn="0" w:lastRowLastColumn="0"/>
        </w:trPr>
        <w:tc>
          <w:tcPr>
            <w:tcW w:w="855" w:type="pct"/>
          </w:tcPr>
          <w:p w14:paraId="5CA47AE5" w14:textId="77777777" w:rsidR="00456A54" w:rsidRPr="006071C2" w:rsidRDefault="00456A54" w:rsidP="00485D9D">
            <w:pPr>
              <w:rPr>
                <w:b w:val="0"/>
                <w:bCs w:val="0"/>
                <w:i/>
                <w:iCs/>
              </w:rPr>
            </w:pPr>
            <w:r w:rsidRPr="006071C2">
              <w:rPr>
                <w:b w:val="0"/>
                <w:bCs w:val="0"/>
                <w:i/>
                <w:iCs/>
              </w:rPr>
              <w:t>Name</w:t>
            </w:r>
          </w:p>
        </w:tc>
        <w:tc>
          <w:tcPr>
            <w:tcW w:w="752" w:type="pct"/>
          </w:tcPr>
          <w:p w14:paraId="2D0B8D11" w14:textId="77777777" w:rsidR="00456A54" w:rsidRPr="006071C2" w:rsidRDefault="00456A54" w:rsidP="00485D9D">
            <w:pPr>
              <w:rPr>
                <w:b w:val="0"/>
                <w:bCs w:val="0"/>
                <w:i/>
                <w:iCs/>
              </w:rPr>
            </w:pPr>
            <w:r w:rsidRPr="006071C2">
              <w:rPr>
                <w:b w:val="0"/>
                <w:bCs w:val="0"/>
                <w:i/>
                <w:iCs/>
              </w:rPr>
              <w:t>Dept</w:t>
            </w:r>
            <w:r w:rsidR="00AD65B7" w:rsidRPr="006071C2">
              <w:rPr>
                <w:b w:val="0"/>
                <w:bCs w:val="0"/>
                <w:i/>
                <w:iCs/>
              </w:rPr>
              <w:t>.</w:t>
            </w:r>
          </w:p>
        </w:tc>
        <w:tc>
          <w:tcPr>
            <w:tcW w:w="517" w:type="pct"/>
          </w:tcPr>
          <w:p w14:paraId="2F2F91E7" w14:textId="77777777" w:rsidR="00456A54" w:rsidRPr="006071C2" w:rsidRDefault="00AD65B7" w:rsidP="00485D9D">
            <w:pPr>
              <w:rPr>
                <w:b w:val="0"/>
                <w:bCs w:val="0"/>
                <w:i/>
                <w:iCs/>
              </w:rPr>
            </w:pPr>
            <w:r w:rsidRPr="006071C2">
              <w:rPr>
                <w:b w:val="0"/>
                <w:bCs w:val="0"/>
                <w:i/>
                <w:iCs/>
              </w:rPr>
              <w:t>Degree</w:t>
            </w:r>
          </w:p>
        </w:tc>
        <w:tc>
          <w:tcPr>
            <w:tcW w:w="1742" w:type="pct"/>
          </w:tcPr>
          <w:p w14:paraId="4EFD24C2" w14:textId="77777777" w:rsidR="00456A54" w:rsidRPr="006071C2" w:rsidRDefault="00456A54" w:rsidP="006071C2">
            <w:pPr>
              <w:jc w:val="center"/>
              <w:rPr>
                <w:b w:val="0"/>
                <w:bCs w:val="0"/>
                <w:i/>
                <w:iCs/>
              </w:rPr>
            </w:pPr>
            <w:r w:rsidRPr="006071C2">
              <w:rPr>
                <w:b w:val="0"/>
                <w:bCs w:val="0"/>
                <w:i/>
                <w:iCs/>
              </w:rPr>
              <w:t>Project Title</w:t>
            </w:r>
          </w:p>
        </w:tc>
        <w:tc>
          <w:tcPr>
            <w:tcW w:w="1134" w:type="pct"/>
          </w:tcPr>
          <w:p w14:paraId="6077F826" w14:textId="77777777" w:rsidR="00456A54" w:rsidRPr="006071C2" w:rsidRDefault="00456A54" w:rsidP="00485D9D">
            <w:pPr>
              <w:rPr>
                <w:b w:val="0"/>
                <w:bCs w:val="0"/>
                <w:iCs/>
              </w:rPr>
            </w:pPr>
            <w:r w:rsidRPr="006071C2">
              <w:rPr>
                <w:b w:val="0"/>
                <w:bCs w:val="0"/>
                <w:iCs/>
              </w:rPr>
              <w:t>Date Completed</w:t>
            </w:r>
          </w:p>
        </w:tc>
      </w:tr>
      <w:tr w:rsidR="003F165D" w14:paraId="01D225CF"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7E79643B" w14:textId="76012E9E" w:rsidR="003F165D" w:rsidRPr="00AD70FD" w:rsidRDefault="003F165D" w:rsidP="006071C2">
            <w:pPr>
              <w:keepNext/>
              <w:keepLines/>
              <w:tabs>
                <w:tab w:val="right" w:pos="10710"/>
              </w:tabs>
              <w:spacing w:before="100" w:after="52"/>
            </w:pPr>
            <w:r>
              <w:t>Jeremy Blaschke</w:t>
            </w:r>
          </w:p>
        </w:tc>
        <w:tc>
          <w:tcPr>
            <w:tcW w:w="752" w:type="pct"/>
          </w:tcPr>
          <w:p w14:paraId="120734EE" w14:textId="5F7B3987" w:rsidR="003F165D" w:rsidRDefault="00663FBC" w:rsidP="006071C2">
            <w:pPr>
              <w:keepNext/>
              <w:keepLines/>
              <w:tabs>
                <w:tab w:val="right" w:pos="10710"/>
              </w:tabs>
              <w:spacing w:before="100" w:after="52"/>
            </w:pPr>
            <w:r>
              <w:t>Entomology and Plant Pathology</w:t>
            </w:r>
          </w:p>
        </w:tc>
        <w:tc>
          <w:tcPr>
            <w:tcW w:w="517" w:type="pct"/>
          </w:tcPr>
          <w:p w14:paraId="39864DED" w14:textId="155ADC9E" w:rsidR="003F165D" w:rsidRPr="00AD70FD" w:rsidRDefault="00663FBC" w:rsidP="006071C2">
            <w:pPr>
              <w:keepNext/>
              <w:keepLines/>
              <w:tabs>
                <w:tab w:val="right" w:pos="10710"/>
              </w:tabs>
              <w:spacing w:before="100" w:after="52"/>
            </w:pPr>
            <w:r>
              <w:t>PhD</w:t>
            </w:r>
          </w:p>
        </w:tc>
        <w:tc>
          <w:tcPr>
            <w:tcW w:w="1742" w:type="pct"/>
          </w:tcPr>
          <w:p w14:paraId="7068512A" w14:textId="64780FB4" w:rsidR="003F165D" w:rsidRPr="00AD70FD" w:rsidRDefault="00CD5B89" w:rsidP="006071C2">
            <w:pPr>
              <w:keepNext/>
              <w:keepLines/>
              <w:tabs>
                <w:tab w:val="right" w:pos="10710"/>
              </w:tabs>
              <w:spacing w:before="100" w:after="52"/>
            </w:pPr>
            <w:r>
              <w:t>Phasiinae phylogenetics</w:t>
            </w:r>
          </w:p>
        </w:tc>
        <w:tc>
          <w:tcPr>
            <w:tcW w:w="1134" w:type="pct"/>
          </w:tcPr>
          <w:p w14:paraId="6CFEB0D1" w14:textId="77777777" w:rsidR="003F165D" w:rsidRDefault="003F165D" w:rsidP="00485D9D"/>
        </w:tc>
      </w:tr>
      <w:tr w:rsidR="00AD70FD" w14:paraId="77B4926E"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752" w:type="pct"/>
          </w:tcPr>
          <w:p w14:paraId="20095F15" w14:textId="77777777" w:rsidR="00AD70FD" w:rsidRPr="00AD70FD" w:rsidRDefault="00AD70FD" w:rsidP="006071C2">
            <w:pPr>
              <w:keepNext/>
              <w:keepLines/>
              <w:tabs>
                <w:tab w:val="right" w:pos="10710"/>
              </w:tabs>
              <w:spacing w:before="100" w:after="52"/>
            </w:pPr>
            <w:r>
              <w:t>EEB</w:t>
            </w:r>
          </w:p>
        </w:tc>
        <w:tc>
          <w:tcPr>
            <w:tcW w:w="517" w:type="pct"/>
          </w:tcPr>
          <w:p w14:paraId="2291749C" w14:textId="77777777" w:rsidR="00AD70FD" w:rsidRPr="00AD70FD" w:rsidRDefault="00AD70FD" w:rsidP="006071C2">
            <w:pPr>
              <w:keepNext/>
              <w:keepLines/>
              <w:tabs>
                <w:tab w:val="right" w:pos="10710"/>
              </w:tabs>
              <w:spacing w:before="100" w:after="52"/>
            </w:pPr>
            <w:r w:rsidRPr="00AD70FD">
              <w:t>PhD</w:t>
            </w:r>
          </w:p>
        </w:tc>
        <w:tc>
          <w:tcPr>
            <w:tcW w:w="1742" w:type="pct"/>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tcPr>
          <w:p w14:paraId="660C0F51" w14:textId="25E05CAF" w:rsidR="00AD70FD" w:rsidRDefault="00666B67" w:rsidP="00485D9D">
            <w:r>
              <w:t>May 2014</w:t>
            </w:r>
          </w:p>
        </w:tc>
      </w:tr>
      <w:tr w:rsidR="00AD70FD" w14:paraId="4535340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5627767" w14:textId="77777777" w:rsidR="00AD70FD" w:rsidRPr="00AD70FD" w:rsidRDefault="00AD70FD" w:rsidP="006071C2">
            <w:pPr>
              <w:keepNext/>
              <w:keepLines/>
              <w:tabs>
                <w:tab w:val="right" w:pos="10710"/>
              </w:tabs>
              <w:spacing w:before="100" w:after="52"/>
            </w:pPr>
            <w:bookmarkStart w:id="13" w:name="_Hlk214870951"/>
            <w:r w:rsidRPr="00AD70FD">
              <w:t>Ivan Juric</w:t>
            </w:r>
          </w:p>
        </w:tc>
        <w:tc>
          <w:tcPr>
            <w:tcW w:w="752" w:type="pct"/>
          </w:tcPr>
          <w:p w14:paraId="0D8B848F" w14:textId="77777777" w:rsidR="00AD70FD" w:rsidRPr="00AD70FD" w:rsidRDefault="00AD70FD" w:rsidP="006071C2">
            <w:pPr>
              <w:keepNext/>
              <w:keepLines/>
              <w:tabs>
                <w:tab w:val="right" w:pos="10710"/>
              </w:tabs>
              <w:spacing w:before="100" w:after="52"/>
            </w:pPr>
            <w:r>
              <w:t>EEB</w:t>
            </w:r>
          </w:p>
        </w:tc>
        <w:tc>
          <w:tcPr>
            <w:tcW w:w="517" w:type="pct"/>
          </w:tcPr>
          <w:p w14:paraId="3C692922" w14:textId="77777777" w:rsidR="00AD70FD" w:rsidRPr="00AD70FD" w:rsidRDefault="00AD70FD" w:rsidP="006071C2">
            <w:pPr>
              <w:keepNext/>
              <w:keepLines/>
              <w:tabs>
                <w:tab w:val="right" w:pos="10710"/>
              </w:tabs>
              <w:spacing w:before="100" w:after="52"/>
            </w:pPr>
            <w:r w:rsidRPr="00AD70FD">
              <w:t>PhD</w:t>
            </w:r>
          </w:p>
        </w:tc>
        <w:tc>
          <w:tcPr>
            <w:tcW w:w="1742" w:type="pct"/>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tcPr>
          <w:p w14:paraId="40D1A1B3" w14:textId="2B507261" w:rsidR="00AD70FD" w:rsidRPr="001E247F" w:rsidRDefault="00666B67" w:rsidP="00485D9D">
            <w:r>
              <w:t>Dec 2013</w:t>
            </w:r>
          </w:p>
        </w:tc>
      </w:tr>
      <w:bookmarkEnd w:id="13"/>
      <w:tr w:rsidR="00AD70FD" w14:paraId="2B6493EF"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251AE9BC" w14:textId="77777777" w:rsidR="00AD70FD" w:rsidRPr="00AD70FD" w:rsidRDefault="00AD70FD" w:rsidP="006071C2">
            <w:pPr>
              <w:keepNext/>
              <w:keepLines/>
              <w:tabs>
                <w:tab w:val="right" w:pos="10710"/>
              </w:tabs>
              <w:spacing w:before="100" w:after="52"/>
            </w:pPr>
            <w:r w:rsidRPr="00AD70FD">
              <w:t xml:space="preserve">Leonidas Salichos </w:t>
            </w:r>
          </w:p>
        </w:tc>
        <w:tc>
          <w:tcPr>
            <w:tcW w:w="752" w:type="pct"/>
          </w:tcPr>
          <w:p w14:paraId="14859350" w14:textId="77777777" w:rsidR="00AD70FD" w:rsidRPr="00AD70FD" w:rsidRDefault="00AD70FD" w:rsidP="006071C2">
            <w:pPr>
              <w:keepNext/>
              <w:keepLines/>
              <w:tabs>
                <w:tab w:val="right" w:pos="10710"/>
              </w:tabs>
              <w:spacing w:before="100" w:after="52"/>
            </w:pPr>
            <w:r>
              <w:t>Vanderbilt</w:t>
            </w:r>
          </w:p>
        </w:tc>
        <w:tc>
          <w:tcPr>
            <w:tcW w:w="517" w:type="pct"/>
          </w:tcPr>
          <w:p w14:paraId="63711883" w14:textId="77777777" w:rsidR="00AD70FD" w:rsidRPr="00AD70FD" w:rsidRDefault="00AD70FD" w:rsidP="006071C2">
            <w:pPr>
              <w:keepNext/>
              <w:keepLines/>
              <w:tabs>
                <w:tab w:val="right" w:pos="10710"/>
              </w:tabs>
              <w:spacing w:before="100" w:after="52"/>
            </w:pPr>
            <w:r w:rsidRPr="00AD70FD">
              <w:t>PhD</w:t>
            </w:r>
          </w:p>
        </w:tc>
        <w:tc>
          <w:tcPr>
            <w:tcW w:w="1742" w:type="pct"/>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tcPr>
          <w:p w14:paraId="438A4ACE" w14:textId="4840ADAF" w:rsidR="00AD70FD" w:rsidRPr="00AD65B7" w:rsidRDefault="00666B67" w:rsidP="00485D9D">
            <w:r>
              <w:t>June 2014</w:t>
            </w:r>
          </w:p>
        </w:tc>
      </w:tr>
      <w:tr w:rsidR="00AD70FD" w14:paraId="18E8253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752" w:type="pct"/>
          </w:tcPr>
          <w:p w14:paraId="31557D8C" w14:textId="77777777" w:rsidR="00AD70FD" w:rsidRPr="00AD70FD" w:rsidRDefault="00AD70FD" w:rsidP="006071C2">
            <w:pPr>
              <w:keepNext/>
              <w:keepLines/>
              <w:tabs>
                <w:tab w:val="right" w:pos="10710"/>
              </w:tabs>
              <w:spacing w:before="100" w:after="52"/>
            </w:pPr>
            <w:r>
              <w:t>Geology</w:t>
            </w:r>
          </w:p>
        </w:tc>
        <w:tc>
          <w:tcPr>
            <w:tcW w:w="517" w:type="pct"/>
          </w:tcPr>
          <w:p w14:paraId="37BE36BB" w14:textId="77777777" w:rsidR="00AD70FD" w:rsidRPr="00AD70FD" w:rsidRDefault="00AD70FD" w:rsidP="006071C2">
            <w:pPr>
              <w:keepNext/>
              <w:keepLines/>
              <w:tabs>
                <w:tab w:val="right" w:pos="10710"/>
              </w:tabs>
              <w:spacing w:before="100" w:after="52"/>
            </w:pPr>
            <w:r w:rsidRPr="00AD70FD">
              <w:t>PhD</w:t>
            </w:r>
          </w:p>
        </w:tc>
        <w:tc>
          <w:tcPr>
            <w:tcW w:w="1742" w:type="pct"/>
          </w:tcPr>
          <w:p w14:paraId="174679BB" w14:textId="77777777" w:rsidR="00AD70FD" w:rsidRPr="00AD70FD" w:rsidRDefault="00AD70FD" w:rsidP="006071C2">
            <w:pPr>
              <w:keepNext/>
              <w:keepLines/>
              <w:tabs>
                <w:tab w:val="right" w:pos="10710"/>
              </w:tabs>
              <w:spacing w:before="100" w:after="52"/>
            </w:pPr>
            <w:r w:rsidRPr="00AD70FD">
              <w:t>Examining Pentremitidae: Species Discrimination, Systematics, and Ontogeny</w:t>
            </w:r>
          </w:p>
        </w:tc>
        <w:tc>
          <w:tcPr>
            <w:tcW w:w="1134" w:type="pct"/>
          </w:tcPr>
          <w:p w14:paraId="05B8AD97" w14:textId="7453E01F" w:rsidR="00AD70FD" w:rsidRPr="00AD65B7" w:rsidRDefault="00666B67" w:rsidP="00485D9D">
            <w:r>
              <w:t>May 2014</w:t>
            </w:r>
          </w:p>
        </w:tc>
      </w:tr>
      <w:tr w:rsidR="00AD70FD" w14:paraId="1BBC74DE"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1CE97585" w14:textId="77777777" w:rsidR="00AD70FD" w:rsidRPr="00AD70FD" w:rsidRDefault="00AD70FD" w:rsidP="006071C2">
            <w:pPr>
              <w:keepNext/>
              <w:keepLines/>
              <w:tabs>
                <w:tab w:val="right" w:pos="10710"/>
              </w:tabs>
              <w:spacing w:before="100" w:after="52"/>
            </w:pPr>
            <w:r w:rsidRPr="00AD70FD">
              <w:t>Mauricio González Forero</w:t>
            </w:r>
          </w:p>
        </w:tc>
        <w:tc>
          <w:tcPr>
            <w:tcW w:w="752" w:type="pct"/>
          </w:tcPr>
          <w:p w14:paraId="434E396C" w14:textId="77777777" w:rsidR="00AD70FD" w:rsidRPr="00AD70FD" w:rsidRDefault="00AD70FD" w:rsidP="006071C2">
            <w:pPr>
              <w:keepNext/>
              <w:keepLines/>
              <w:tabs>
                <w:tab w:val="right" w:pos="10710"/>
              </w:tabs>
              <w:spacing w:before="100" w:after="52"/>
            </w:pPr>
            <w:r>
              <w:t>EEB</w:t>
            </w:r>
          </w:p>
        </w:tc>
        <w:tc>
          <w:tcPr>
            <w:tcW w:w="517" w:type="pct"/>
          </w:tcPr>
          <w:p w14:paraId="2AFDB05D" w14:textId="77777777" w:rsidR="00AD70FD" w:rsidRPr="00AD70FD" w:rsidRDefault="00AD70FD" w:rsidP="006071C2">
            <w:pPr>
              <w:keepNext/>
              <w:keepLines/>
              <w:tabs>
                <w:tab w:val="right" w:pos="10710"/>
              </w:tabs>
              <w:spacing w:before="100" w:after="52"/>
            </w:pPr>
            <w:r w:rsidRPr="00AD70FD">
              <w:t>PhD</w:t>
            </w:r>
          </w:p>
        </w:tc>
        <w:tc>
          <w:tcPr>
            <w:tcW w:w="1742" w:type="pct"/>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tcPr>
          <w:p w14:paraId="473A1ECD" w14:textId="77777777" w:rsidR="00AD70FD" w:rsidRPr="00AD65B7" w:rsidRDefault="00AD70FD" w:rsidP="00485D9D"/>
        </w:tc>
      </w:tr>
      <w:tr w:rsidR="00AD70FD" w14:paraId="26D420D3"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27DC2CAF" w14:textId="77777777" w:rsidR="00AD70FD" w:rsidRPr="00AD70FD" w:rsidRDefault="00AD70FD" w:rsidP="006071C2">
            <w:pPr>
              <w:keepNext/>
              <w:keepLines/>
              <w:tabs>
                <w:tab w:val="right" w:pos="10710"/>
              </w:tabs>
              <w:spacing w:before="100" w:after="52"/>
            </w:pPr>
            <w:r w:rsidRPr="00AD70FD">
              <w:t>Sharon Clemmensen</w:t>
            </w:r>
          </w:p>
        </w:tc>
        <w:tc>
          <w:tcPr>
            <w:tcW w:w="752" w:type="pct"/>
          </w:tcPr>
          <w:p w14:paraId="44AB0CB7" w14:textId="77777777" w:rsidR="00AD70FD" w:rsidRPr="00AD70FD" w:rsidRDefault="00AD70FD" w:rsidP="006071C2">
            <w:pPr>
              <w:keepNext/>
              <w:keepLines/>
              <w:tabs>
                <w:tab w:val="right" w:pos="10710"/>
              </w:tabs>
              <w:spacing w:before="100" w:after="52"/>
            </w:pPr>
            <w:r>
              <w:t>EEB</w:t>
            </w:r>
          </w:p>
        </w:tc>
        <w:tc>
          <w:tcPr>
            <w:tcW w:w="517" w:type="pct"/>
          </w:tcPr>
          <w:p w14:paraId="7113ABD5" w14:textId="77777777" w:rsidR="00AD70FD" w:rsidRPr="00AD70FD" w:rsidRDefault="00AD70FD" w:rsidP="006071C2">
            <w:pPr>
              <w:keepNext/>
              <w:keepLines/>
              <w:tabs>
                <w:tab w:val="right" w:pos="10710"/>
              </w:tabs>
              <w:spacing w:before="100" w:after="52"/>
            </w:pPr>
            <w:r w:rsidRPr="00AD70FD">
              <w:t>PhD</w:t>
            </w:r>
          </w:p>
        </w:tc>
        <w:tc>
          <w:tcPr>
            <w:tcW w:w="1742" w:type="pct"/>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tcPr>
          <w:p w14:paraId="07321173" w14:textId="77777777" w:rsidR="00AD70FD" w:rsidRPr="00AD65B7" w:rsidRDefault="00AD70FD" w:rsidP="00485D9D"/>
        </w:tc>
      </w:tr>
      <w:tr w:rsidR="00AD70FD" w14:paraId="1B356418"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32FC1366" w14:textId="77777777" w:rsidR="00AD70FD" w:rsidRPr="00AD70FD" w:rsidRDefault="00AD70FD" w:rsidP="006071C2">
            <w:pPr>
              <w:keepNext/>
              <w:keepLines/>
              <w:tabs>
                <w:tab w:val="right" w:pos="10710"/>
              </w:tabs>
              <w:spacing w:before="100" w:after="52"/>
            </w:pPr>
            <w:r w:rsidRPr="00AD70FD">
              <w:t>Will Howell</w:t>
            </w:r>
          </w:p>
        </w:tc>
        <w:tc>
          <w:tcPr>
            <w:tcW w:w="752" w:type="pct"/>
          </w:tcPr>
          <w:p w14:paraId="0B80F43E" w14:textId="77777777" w:rsidR="00AD70FD" w:rsidRPr="00AD70FD" w:rsidRDefault="00AD70FD" w:rsidP="006071C2">
            <w:pPr>
              <w:keepNext/>
              <w:keepLines/>
              <w:tabs>
                <w:tab w:val="right" w:pos="10710"/>
              </w:tabs>
              <w:spacing w:before="100" w:after="52"/>
            </w:pPr>
            <w:r>
              <w:t>EEB</w:t>
            </w:r>
          </w:p>
        </w:tc>
        <w:tc>
          <w:tcPr>
            <w:tcW w:w="517" w:type="pct"/>
          </w:tcPr>
          <w:p w14:paraId="6D26AD3C" w14:textId="77777777" w:rsidR="00AD70FD" w:rsidRPr="00AD70FD" w:rsidRDefault="00AD70FD" w:rsidP="006071C2">
            <w:pPr>
              <w:keepNext/>
              <w:keepLines/>
              <w:tabs>
                <w:tab w:val="right" w:pos="10710"/>
              </w:tabs>
              <w:spacing w:before="100" w:after="52"/>
            </w:pPr>
            <w:r w:rsidRPr="00AD70FD">
              <w:t>PhD</w:t>
            </w:r>
          </w:p>
        </w:tc>
        <w:tc>
          <w:tcPr>
            <w:tcW w:w="1742" w:type="pct"/>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tcPr>
          <w:p w14:paraId="0A05CA7A" w14:textId="77777777" w:rsidR="00AD70FD" w:rsidRPr="00AD65B7" w:rsidRDefault="00AD70FD" w:rsidP="00485D9D"/>
        </w:tc>
      </w:tr>
      <w:tr w:rsidR="00AD70FD" w14:paraId="5E09FE24"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A4DA1EA" w14:textId="77777777" w:rsidR="00AD70FD" w:rsidRPr="00AD70FD" w:rsidRDefault="00AD70FD" w:rsidP="006071C2">
            <w:pPr>
              <w:keepNext/>
              <w:keepLines/>
              <w:tabs>
                <w:tab w:val="right" w:pos="10710"/>
              </w:tabs>
              <w:spacing w:before="100" w:after="52"/>
            </w:pPr>
            <w:r w:rsidRPr="00AD70FD">
              <w:t>Max Rupp</w:t>
            </w:r>
          </w:p>
        </w:tc>
        <w:tc>
          <w:tcPr>
            <w:tcW w:w="752" w:type="pct"/>
          </w:tcPr>
          <w:p w14:paraId="3F498CDD" w14:textId="77777777" w:rsidR="00AD70FD" w:rsidRPr="00AD70FD" w:rsidRDefault="00AD70FD" w:rsidP="006071C2">
            <w:pPr>
              <w:keepNext/>
              <w:keepLines/>
              <w:tabs>
                <w:tab w:val="right" w:pos="10710"/>
              </w:tabs>
              <w:spacing w:before="100" w:after="52"/>
            </w:pPr>
            <w:r>
              <w:t>EEB</w:t>
            </w:r>
          </w:p>
        </w:tc>
        <w:tc>
          <w:tcPr>
            <w:tcW w:w="517" w:type="pct"/>
          </w:tcPr>
          <w:p w14:paraId="03ADC19F" w14:textId="77777777" w:rsidR="00AD70FD" w:rsidRPr="00AD70FD" w:rsidRDefault="00AD70FD" w:rsidP="006071C2">
            <w:pPr>
              <w:keepNext/>
              <w:keepLines/>
              <w:tabs>
                <w:tab w:val="right" w:pos="10710"/>
              </w:tabs>
              <w:spacing w:before="100" w:after="52"/>
            </w:pPr>
            <w:r w:rsidRPr="00AD70FD">
              <w:t>Masters</w:t>
            </w:r>
          </w:p>
        </w:tc>
        <w:tc>
          <w:tcPr>
            <w:tcW w:w="1742" w:type="pct"/>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tcPr>
          <w:p w14:paraId="0CDB8F02" w14:textId="77777777" w:rsidR="00AD70FD" w:rsidRPr="00AD65B7" w:rsidRDefault="00AD70FD" w:rsidP="00485D9D"/>
        </w:tc>
      </w:tr>
      <w:tr w:rsidR="00AD70FD" w14:paraId="6C3F9EDF"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406790AE" w14:textId="77777777" w:rsidR="00AD70FD" w:rsidRPr="00AD70FD" w:rsidRDefault="00AD70FD" w:rsidP="006071C2">
            <w:pPr>
              <w:keepNext/>
              <w:keepLines/>
              <w:tabs>
                <w:tab w:val="right" w:pos="10710"/>
              </w:tabs>
              <w:spacing w:before="100" w:after="52"/>
            </w:pPr>
            <w:r w:rsidRPr="00AD70FD">
              <w:t xml:space="preserve">Troy Fadiga </w:t>
            </w:r>
          </w:p>
        </w:tc>
        <w:tc>
          <w:tcPr>
            <w:tcW w:w="752" w:type="pct"/>
          </w:tcPr>
          <w:p w14:paraId="602648BD" w14:textId="77777777" w:rsidR="00AD70FD" w:rsidRPr="00AD70FD" w:rsidRDefault="00AD70FD" w:rsidP="006071C2">
            <w:pPr>
              <w:keepNext/>
              <w:keepLines/>
              <w:tabs>
                <w:tab w:val="right" w:pos="10710"/>
              </w:tabs>
              <w:spacing w:before="100" w:after="52"/>
            </w:pPr>
            <w:r>
              <w:t>Geology</w:t>
            </w:r>
          </w:p>
        </w:tc>
        <w:tc>
          <w:tcPr>
            <w:tcW w:w="517" w:type="pct"/>
          </w:tcPr>
          <w:p w14:paraId="37C15938" w14:textId="77777777" w:rsidR="00AD70FD" w:rsidRPr="00AD70FD" w:rsidRDefault="00AD70FD" w:rsidP="006071C2">
            <w:pPr>
              <w:keepNext/>
              <w:keepLines/>
              <w:tabs>
                <w:tab w:val="right" w:pos="10710"/>
              </w:tabs>
              <w:spacing w:before="100" w:after="52"/>
            </w:pPr>
            <w:r w:rsidRPr="00AD70FD">
              <w:t>PhD</w:t>
            </w:r>
          </w:p>
        </w:tc>
        <w:tc>
          <w:tcPr>
            <w:tcW w:w="1742" w:type="pct"/>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tcPr>
          <w:p w14:paraId="06D6747D" w14:textId="77777777" w:rsidR="00AD70FD" w:rsidRPr="00AD65B7" w:rsidRDefault="00AD70FD" w:rsidP="00485D9D"/>
        </w:tc>
      </w:tr>
      <w:tr w:rsidR="00AD70FD" w14:paraId="138997D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5FBECB71" w14:textId="77777777" w:rsidR="00AD70FD" w:rsidRPr="00AD70FD" w:rsidRDefault="00AD70FD" w:rsidP="006071C2">
            <w:pPr>
              <w:keepNext/>
              <w:keepLines/>
              <w:tabs>
                <w:tab w:val="right" w:pos="10710"/>
              </w:tabs>
              <w:spacing w:before="100" w:after="52"/>
            </w:pPr>
            <w:r w:rsidRPr="00AD70FD">
              <w:t>Geetha Saarunya S</w:t>
            </w:r>
          </w:p>
        </w:tc>
        <w:tc>
          <w:tcPr>
            <w:tcW w:w="752" w:type="pct"/>
          </w:tcPr>
          <w:p w14:paraId="358FA6C3" w14:textId="77777777" w:rsidR="00AD70FD" w:rsidRPr="00AD70FD" w:rsidRDefault="00AD70FD" w:rsidP="006071C2">
            <w:pPr>
              <w:keepNext/>
              <w:keepLines/>
              <w:tabs>
                <w:tab w:val="right" w:pos="10710"/>
              </w:tabs>
              <w:spacing w:before="100" w:after="52"/>
            </w:pPr>
            <w:r>
              <w:t>GST</w:t>
            </w:r>
          </w:p>
        </w:tc>
        <w:tc>
          <w:tcPr>
            <w:tcW w:w="517" w:type="pct"/>
          </w:tcPr>
          <w:p w14:paraId="62FD5237" w14:textId="77777777" w:rsidR="00AD70FD" w:rsidRPr="00AD70FD" w:rsidRDefault="00AD70FD" w:rsidP="006071C2">
            <w:pPr>
              <w:keepNext/>
              <w:keepLines/>
              <w:tabs>
                <w:tab w:val="right" w:pos="10710"/>
              </w:tabs>
              <w:spacing w:before="100" w:after="52"/>
            </w:pPr>
            <w:r w:rsidRPr="00AD70FD">
              <w:t>PhD</w:t>
            </w:r>
          </w:p>
        </w:tc>
        <w:tc>
          <w:tcPr>
            <w:tcW w:w="1742" w:type="pct"/>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tcPr>
          <w:p w14:paraId="03E21699" w14:textId="77777777" w:rsidR="00AD70FD" w:rsidRPr="00AD65B7" w:rsidRDefault="00AD70FD" w:rsidP="00485D9D"/>
        </w:tc>
      </w:tr>
      <w:tr w:rsidR="00AD70FD" w14:paraId="5482B1E2"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2093E08A" w14:textId="77777777" w:rsidR="00AD70FD" w:rsidRPr="00AD70FD" w:rsidRDefault="00AD70FD" w:rsidP="006071C2">
            <w:pPr>
              <w:keepNext/>
              <w:keepLines/>
              <w:tabs>
                <w:tab w:val="right" w:pos="10710"/>
              </w:tabs>
              <w:spacing w:before="100" w:after="52"/>
            </w:pPr>
            <w:r>
              <w:t>Jordan Utley</w:t>
            </w:r>
          </w:p>
        </w:tc>
        <w:tc>
          <w:tcPr>
            <w:tcW w:w="752" w:type="pct"/>
          </w:tcPr>
          <w:p w14:paraId="6419CD25" w14:textId="77777777" w:rsidR="00AD70FD" w:rsidRDefault="00AD70FD" w:rsidP="006071C2">
            <w:pPr>
              <w:keepNext/>
              <w:keepLines/>
              <w:tabs>
                <w:tab w:val="right" w:pos="10710"/>
              </w:tabs>
              <w:spacing w:before="100" w:after="52"/>
            </w:pPr>
            <w:r>
              <w:t>GST</w:t>
            </w:r>
          </w:p>
        </w:tc>
        <w:tc>
          <w:tcPr>
            <w:tcW w:w="517" w:type="pct"/>
          </w:tcPr>
          <w:p w14:paraId="4CDFFB6D" w14:textId="77777777" w:rsidR="00AD70FD" w:rsidRPr="00AD70FD" w:rsidRDefault="00AD70FD" w:rsidP="006071C2">
            <w:pPr>
              <w:keepNext/>
              <w:keepLines/>
              <w:tabs>
                <w:tab w:val="right" w:pos="10710"/>
              </w:tabs>
              <w:spacing w:before="100" w:after="52"/>
            </w:pPr>
            <w:r>
              <w:t>PhD</w:t>
            </w:r>
          </w:p>
        </w:tc>
        <w:tc>
          <w:tcPr>
            <w:tcW w:w="1742" w:type="pct"/>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tcPr>
          <w:p w14:paraId="496C22DF" w14:textId="77777777" w:rsidR="00AD70FD" w:rsidRPr="00AD65B7" w:rsidRDefault="00AD70FD" w:rsidP="00485D9D"/>
        </w:tc>
      </w:tr>
      <w:tr w:rsidR="004C6930" w14:paraId="2E9ECDB3"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9312C46" w14:textId="1D4619BB" w:rsidR="004C6930" w:rsidRDefault="004C6930" w:rsidP="006071C2">
            <w:pPr>
              <w:keepNext/>
              <w:keepLines/>
              <w:tabs>
                <w:tab w:val="right" w:pos="10710"/>
              </w:tabs>
              <w:spacing w:before="100" w:after="52"/>
            </w:pPr>
            <w:r>
              <w:t>Marisol Sanchez</w:t>
            </w:r>
          </w:p>
        </w:tc>
        <w:tc>
          <w:tcPr>
            <w:tcW w:w="752" w:type="pct"/>
          </w:tcPr>
          <w:p w14:paraId="1E7C737E" w14:textId="2555DC46" w:rsidR="004C6930" w:rsidRDefault="004C6930" w:rsidP="006071C2">
            <w:pPr>
              <w:keepNext/>
              <w:keepLines/>
              <w:tabs>
                <w:tab w:val="right" w:pos="10710"/>
              </w:tabs>
              <w:spacing w:before="100" w:after="52"/>
            </w:pPr>
            <w:r>
              <w:t>EEB</w:t>
            </w:r>
          </w:p>
        </w:tc>
        <w:tc>
          <w:tcPr>
            <w:tcW w:w="517" w:type="pct"/>
          </w:tcPr>
          <w:p w14:paraId="27675821" w14:textId="69F02BE4" w:rsidR="004C6930" w:rsidRDefault="004C6930" w:rsidP="006071C2">
            <w:pPr>
              <w:keepNext/>
              <w:keepLines/>
              <w:tabs>
                <w:tab w:val="right" w:pos="10710"/>
              </w:tabs>
              <w:spacing w:before="100" w:after="52"/>
            </w:pPr>
            <w:r>
              <w:t>PhD</w:t>
            </w:r>
          </w:p>
        </w:tc>
        <w:tc>
          <w:tcPr>
            <w:tcW w:w="1742" w:type="pct"/>
          </w:tcPr>
          <w:p w14:paraId="42ACBC09" w14:textId="326605EE" w:rsidR="004C6930" w:rsidRDefault="00CD5B89" w:rsidP="00CD5B89">
            <w:pPr>
              <w:keepNext/>
              <w:keepLines/>
              <w:tabs>
                <w:tab w:val="right" w:pos="10710"/>
              </w:tabs>
              <w:spacing w:before="100" w:after="52"/>
            </w:pPr>
            <w:r>
              <w:t>Fungal systematics</w:t>
            </w:r>
          </w:p>
        </w:tc>
        <w:tc>
          <w:tcPr>
            <w:tcW w:w="1134" w:type="pct"/>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65551DC2" w:rsidR="00030038" w:rsidRPr="0024248F" w:rsidRDefault="00030038" w:rsidP="00C068A7">
      <w:pPr>
        <w:pStyle w:val="Heading2"/>
      </w:pPr>
      <w:r>
        <w:br w:type="page"/>
      </w:r>
      <w:bookmarkStart w:id="14" w:name="_Toc274232510"/>
      <w:r w:rsidR="00E27FAA">
        <w:lastRenderedPageBreak/>
        <w:t>Postdoctoral Mentees</w:t>
      </w:r>
      <w:bookmarkEnd w:id="14"/>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Hugo Alamillo</w:t>
            </w:r>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Barb Banbury</w:t>
            </w:r>
          </w:p>
        </w:tc>
        <w:tc>
          <w:tcPr>
            <w:tcW w:w="2641" w:type="pct"/>
          </w:tcPr>
          <w:p w14:paraId="090AA6E4" w14:textId="77777777" w:rsidR="00030038" w:rsidRPr="00AD70FD" w:rsidRDefault="00030038" w:rsidP="006071C2">
            <w:pPr>
              <w:keepNext/>
              <w:keepLines/>
              <w:tabs>
                <w:tab w:val="right" w:pos="10710"/>
              </w:tabs>
              <w:spacing w:before="100" w:after="52"/>
            </w:pPr>
            <w:proofErr w:type="gramStart"/>
            <w:r>
              <w:t>iPlant</w:t>
            </w:r>
            <w:proofErr w:type="gramEnd"/>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r>
              <w:t>NIMBioS</w:t>
            </w:r>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r>
              <w:t>NIMBioS</w:t>
            </w:r>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Tony Jhwueng</w:t>
            </w:r>
          </w:p>
        </w:tc>
        <w:tc>
          <w:tcPr>
            <w:tcW w:w="2641" w:type="pct"/>
          </w:tcPr>
          <w:p w14:paraId="04064D8A" w14:textId="77777777" w:rsidR="0044605A" w:rsidRPr="00AD70FD" w:rsidRDefault="0044605A" w:rsidP="006071C2">
            <w:pPr>
              <w:keepNext/>
              <w:keepLines/>
              <w:tabs>
                <w:tab w:val="right" w:pos="10710"/>
              </w:tabs>
              <w:spacing w:before="100" w:after="52"/>
            </w:pPr>
            <w:r>
              <w:t>NIMBioS</w:t>
            </w:r>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r>
              <w:t>NIMBioS</w:t>
            </w:r>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r>
              <w:t>NIMBioS</w:t>
            </w:r>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r>
              <w:t>NIMBioS</w:t>
            </w:r>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Nick Matzke</w:t>
            </w:r>
          </w:p>
        </w:tc>
        <w:tc>
          <w:tcPr>
            <w:tcW w:w="2641" w:type="pct"/>
          </w:tcPr>
          <w:p w14:paraId="1AAD40B6" w14:textId="5DDE8602" w:rsidR="00FB2346" w:rsidRPr="00AD70FD" w:rsidRDefault="0044605A" w:rsidP="006071C2">
            <w:pPr>
              <w:keepNext/>
              <w:keepLines/>
              <w:tabs>
                <w:tab w:val="right" w:pos="10710"/>
              </w:tabs>
              <w:spacing w:before="100" w:after="52"/>
            </w:pPr>
            <w:r>
              <w:t>NIMBioS</w:t>
            </w:r>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941813">
          <w:headerReference w:type="default" r:id="rId11"/>
          <w:footerReference w:type="default" r:id="rId12"/>
          <w:pgSz w:w="12240" w:h="15840" w:code="1"/>
          <w:pgMar w:top="1440" w:right="1440" w:bottom="1440" w:left="1440" w:header="720" w:footer="720" w:gutter="0"/>
          <w:pgNumType w:start="1" w:chapStyle="1"/>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1BC9350E" w:rsidR="00AD65B7" w:rsidRPr="0024248F" w:rsidRDefault="005F58CE" w:rsidP="001C3DBD">
      <w:pPr>
        <w:pStyle w:val="Heading1"/>
      </w:pPr>
      <w:r>
        <w:t xml:space="preserve"> </w:t>
      </w:r>
      <w:bookmarkStart w:id="15" w:name="_Toc274232511"/>
      <w:r w:rsidR="00673733">
        <w:t>Research, Scholarship, Creative Activity</w:t>
      </w:r>
      <w:bookmarkEnd w:id="15"/>
    </w:p>
    <w:p w14:paraId="665E0EE7" w14:textId="77777777" w:rsidR="00AD65B7" w:rsidRDefault="00AD65B7" w:rsidP="00FD60C7">
      <w:pPr>
        <w:spacing w:line="360" w:lineRule="auto"/>
        <w:ind w:left="720" w:hanging="720"/>
        <w:rPr>
          <w:b/>
          <w:bCs/>
        </w:rPr>
      </w:pPr>
    </w:p>
    <w:p w14:paraId="06F0E818" w14:textId="77777777" w:rsidR="005F58CE" w:rsidRDefault="005F58CE" w:rsidP="00C068A7">
      <w:pPr>
        <w:pStyle w:val="Heading2"/>
      </w:pPr>
      <w:r>
        <w:br w:type="page"/>
      </w:r>
    </w:p>
    <w:p w14:paraId="3CC0A602" w14:textId="0DAED368" w:rsidR="00AD65B7" w:rsidRPr="0024248F" w:rsidRDefault="0056102B" w:rsidP="00C068A7">
      <w:pPr>
        <w:pStyle w:val="Heading2"/>
      </w:pPr>
      <w:bookmarkStart w:id="16" w:name="_Toc274232512"/>
      <w:r>
        <w:lastRenderedPageBreak/>
        <w:t>Candidate’s Statement</w:t>
      </w:r>
      <w:bookmarkEnd w:id="16"/>
    </w:p>
    <w:p w14:paraId="45AD5E50" w14:textId="068A711B" w:rsidR="00CE77EF" w:rsidRDefault="00986DAD" w:rsidP="00986DAD">
      <w:pPr>
        <w:spacing w:line="360" w:lineRule="auto"/>
        <w:rPr>
          <w:bCs/>
        </w:rPr>
      </w:pPr>
      <w:r>
        <w:rPr>
          <w:bCs/>
        </w:rPr>
        <w:t>My research addresses key questions in macroevolution to understand the processes leading to present diversity</w:t>
      </w:r>
      <w:r w:rsidR="00606165">
        <w:rPr>
          <w:bCs/>
        </w:rPr>
        <w:t xml:space="preserve"> and disparity</w:t>
      </w:r>
      <w:r>
        <w:rPr>
          <w:bCs/>
        </w:rPr>
        <w:t xml:space="preserve">.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088F75A7"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xml:space="preserve">. An NSF grant based on using these techniques, with others, on fungal datasets, with PI Karen Hughes and me as one of the CoPIs, was recently funded. I have continued to develop the method, which was presented at a different Evolution symposium in 2013. I was also </w:t>
      </w:r>
      <w:proofErr w:type="gramStart"/>
      <w:r>
        <w:rPr>
          <w:bCs/>
        </w:rPr>
        <w:t>PI</w:t>
      </w:r>
      <w:proofErr w:type="gramEnd"/>
      <w:r>
        <w:rPr>
          <w:bCs/>
        </w:rPr>
        <w:t xml:space="preserve"> on a preproposal and proposal based on this work which resulted in a </w:t>
      </w:r>
      <w:r w:rsidR="007C1B26">
        <w:rPr>
          <w:bCs/>
        </w:rPr>
        <w:t>grant of</w:t>
      </w:r>
      <w:r w:rsidR="00366B0C">
        <w:rPr>
          <w:bCs/>
        </w:rPr>
        <w:t xml:space="preserve"> $340,000 for UTK as well as additional funds for my CoPI Bryan Carstens. </w:t>
      </w:r>
      <w:r w:rsidR="00846D12">
        <w:rPr>
          <w:bCs/>
        </w:rPr>
        <w:t xml:space="preserve">This </w:t>
      </w:r>
      <w:r w:rsidR="004B2B33">
        <w:rPr>
          <w:bCs/>
        </w:rPr>
        <w:t xml:space="preserve">is funding another postdoc in my lab; we are currently finishing simulations for a manuscript we will </w:t>
      </w:r>
      <w:proofErr w:type="gramStart"/>
      <w:r w:rsidR="004B2B33">
        <w:rPr>
          <w:bCs/>
        </w:rPr>
        <w:t>submitting</w:t>
      </w:r>
      <w:proofErr w:type="gramEnd"/>
      <w:r w:rsidR="004B2B33">
        <w:rPr>
          <w:bCs/>
        </w:rPr>
        <w:t xml:space="preserve">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NIMBioS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github</w:t>
      </w:r>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hackathons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cyberinfrastructur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for which my lab received a total of $369,187 from three sets of funding. We have also received $50,000 from the Encylopedia of Life as a Rubenstein fellowship to Barb Banbury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r w:rsidR="00625E9F">
        <w:rPr>
          <w:bCs/>
          <w:i/>
        </w:rPr>
        <w:t>Encylopedia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23C5947"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w:t>
      </w:r>
      <w:r w:rsidR="007C1B26">
        <w:rPr>
          <w:bCs/>
        </w:rPr>
        <w:t>evaluated</w:t>
      </w:r>
      <w:r w:rsidR="00A610DF">
        <w:rPr>
          <w:bCs/>
        </w:rPr>
        <w:t xml:space="preserve"> (</w:t>
      </w:r>
      <w:r w:rsidR="007C1B26">
        <w:rPr>
          <w:bCs/>
        </w:rPr>
        <w:t xml:space="preserve">November 2014), I expect to have a </w:t>
      </w:r>
      <w:r w:rsidR="00A610DF">
        <w:rPr>
          <w:bCs/>
        </w:rPr>
        <w:t>manuscript about settlement bias of plants on Hawaii and a manuscript about a new ge</w:t>
      </w:r>
      <w:r w:rsidR="007C1B26">
        <w:rPr>
          <w:bCs/>
        </w:rPr>
        <w:t>neral diversification model also submitted</w:t>
      </w:r>
      <w:r w:rsidR="00A610DF">
        <w:rPr>
          <w:bCs/>
        </w:rPr>
        <w:t xml:space="preserve">. A paper questioning the widespread belief that </w:t>
      </w:r>
      <w:r w:rsidR="00A610DF">
        <w:rPr>
          <w:bCs/>
        </w:rPr>
        <w:lastRenderedPageBreak/>
        <w:t>extinction cannot be estimated from neontologi</w:t>
      </w:r>
      <w:r w:rsidR="007C1B26">
        <w:rPr>
          <w:bCs/>
        </w:rPr>
        <w:t xml:space="preserve">cal phylogenies is currently being revised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6B917163" w:rsidR="00504F02" w:rsidRPr="00504F02" w:rsidRDefault="00F15F2E" w:rsidP="00C068A7">
      <w:pPr>
        <w:pStyle w:val="Heading2"/>
      </w:pPr>
      <w:bookmarkStart w:id="17" w:name="_Toc274232513"/>
      <w:r>
        <w:t>Research And Scholary Publications</w:t>
      </w:r>
      <w:bookmarkEnd w:id="17"/>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 xml:space="preserve">Abercrombie, J. M., B. C. O'Meara, A. R. Moffatt, and J. H. Williams. 2011. Developmental evolution of flowering plant pollen tube cell walls: callose synthase (CalS) gene expression patterns. </w:t>
      </w:r>
      <w:proofErr w:type="gramStart"/>
      <w:r>
        <w:t>EvoDevo 2:14.</w:t>
      </w:r>
      <w:proofErr w:type="gramEnd"/>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r>
        <w:t xml:space="preserve">Banbury, B. L. and B. C. O'Meara. 2014. Reol: R interface to the Encyclopedia of Life. </w:t>
      </w:r>
      <w:proofErr w:type="gramStart"/>
      <w:r>
        <w:t>Ecology and Evolution.</w:t>
      </w:r>
      <w:proofErr w:type="gramEnd"/>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w:t>
      </w:r>
      <w:proofErr w:type="gramStart"/>
      <w:r>
        <w:t>.-</w:t>
      </w:r>
      <w:proofErr w:type="gramEnd"/>
      <w:r>
        <w:t xml:space="preserve">C. Jhwueng, C. Boettiger, and B. C. O'Meara. 2012. Modeling Stabilizing Selection: Expanding the Ornstein-Uhlenbeck Model of Adaptive Evolution. </w:t>
      </w:r>
      <w:proofErr w:type="gramStart"/>
      <w:r>
        <w:t>Evolution 66:2369-2383.</w:t>
      </w:r>
      <w:proofErr w:type="gramEnd"/>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 xml:space="preserve">Beaulieu, J. M. and B. C. O'Meara. 2014. Hidden Markov Models for Studying the Evolution of Binary Morphological Characters. </w:t>
      </w:r>
      <w:proofErr w:type="gramStart"/>
      <w:r>
        <w:t>Pp. 395-408 in L. Z. Garamszegi, ed. Modern Phylogenetic Comparative Methods and Their Application in Evolutionary Biology.</w:t>
      </w:r>
      <w:proofErr w:type="gramEnd"/>
      <w:r>
        <w:t xml:space="preserve"> </w:t>
      </w:r>
      <w:proofErr w:type="gramStart"/>
      <w:r>
        <w:t>Springer-Verlag, Berlin.</w:t>
      </w:r>
      <w:proofErr w:type="gramEnd"/>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Beaulieu, J. M., B. C. O'Meara, and M. J. Donoghue. 2013. Identifying hidden rate changes in the evolution of a binary morphological character: the evolution of plant habit in campanulid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proofErr w:type="gramStart"/>
      <w:r>
        <w:t>Collar, D. C., B. C. O'Meara, P. C. Wainwright, and T. J. Near.</w:t>
      </w:r>
      <w:proofErr w:type="gramEnd"/>
      <w:r>
        <w:t xml:space="preserve"> 2009. Piscivory Limits Diversification of Feeding Morphology in Centrarchid Fishes. </w:t>
      </w:r>
      <w:proofErr w:type="gramStart"/>
      <w:r>
        <w:t>Evolution 63:1557-1573.</w:t>
      </w:r>
      <w:proofErr w:type="gramEnd"/>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proofErr w:type="gramStart"/>
      <w:r>
        <w:lastRenderedPageBreak/>
        <w:t>Collar, D. C., J. A. Schulte, B. C. O'Meara, and J. B. Losos.</w:t>
      </w:r>
      <w:proofErr w:type="gramEnd"/>
      <w:r>
        <w:t xml:space="preserve">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proofErr w:type="gramStart"/>
      <w:r>
        <w:t>Driskell, A. C., C. Ane,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Farrell, B. D., A. S. Sequeira, B. C. O'Meara, B. B. Normark, J. H. Chung, and B. H. Jordal. 2001. The evolution of agriculture in beetles (</w:t>
      </w:r>
      <w:proofErr w:type="gramStart"/>
      <w:r>
        <w:t>Curculionidae :</w:t>
      </w:r>
      <w:proofErr w:type="gramEnd"/>
      <w:r>
        <w:t xml:space="preserve"> Scolytinae and Platypodinae). </w:t>
      </w:r>
      <w:proofErr w:type="gramStart"/>
      <w:r>
        <w:t>Evolution 55:2011-2027.</w:t>
      </w:r>
      <w:proofErr w:type="gramEnd"/>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Goff, S. A., M. Vaughn, S. McKay, E. Lyons, A. E. Stapleton, D. Gessler, N. Matasci, L. Wang, M. Hanlon, A. Lenards, A. Muir, N. Merchant, S. Lowry, S. Mock, M. Helmke, A. Kubach, M. Narro, N. Hopkins, D. Micklos, U. Hilgert, M. Gonzales, C. Jordan, E. Skidmore, R. Dooley, J. Cazes, R. McLay, Z. Lu, S. Pasternak, L. Koesterke, W. H. Piel, R. Grene, C. Noutsos, K. Gendler, X. Feng, C. Tang, M. Lent, S</w:t>
      </w:r>
      <w:proofErr w:type="gramStart"/>
      <w:r>
        <w:t>.-</w:t>
      </w:r>
      <w:proofErr w:type="gramEnd"/>
      <w:r>
        <w:t xml:space="preserve">J. Kim, K. Kvilekval, B. S. Manjunath, V. Tannen, A. Stamatakis, M. Sanderson, S. M. Welch, K. A. Cranston, P. Soltis, D. Soltis, B. O'Meara, C. Ane, T. Brutnell, D. J. Kleibenstein, J. W. White, J. Leebens-Mack, M. J. Donoghue, E. P. Spalding, T. J. Vision, C. R. Myers, D. Lowenthal, B. J. Enquist, B. Boyle, A. Akoglu, G. Andrews, S. Ram, D. Ware, L. Stein, and D. Stanzione. 2011. The iPlant Collaborative: Cyberinfrastructure for Plant Biology. </w:t>
      </w:r>
      <w:proofErr w:type="gramStart"/>
      <w:r>
        <w:t>Frontiers in plant science 2:34-34.</w:t>
      </w:r>
      <w:proofErr w:type="gramEnd"/>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 xml:space="preserve">Hastings, A. and L. J. Gross. 2012. Encyclopedia of theoretical ecology. </w:t>
      </w:r>
      <w:proofErr w:type="gramStart"/>
      <w:r>
        <w:t>University of California Pr.</w:t>
      </w:r>
      <w:proofErr w:type="gramEnd"/>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proofErr w:type="gramStart"/>
      <w:r>
        <w:t>Hulsey, D. C., B. P. Keck, H. Alamillo, and B. C. O'Meara.</w:t>
      </w:r>
      <w:proofErr w:type="gramEnd"/>
      <w:r>
        <w:t xml:space="preserve"> 2013. Mitochondrial genome primers for Lake Malawi cichlids. </w:t>
      </w:r>
      <w:proofErr w:type="gramStart"/>
      <w:r>
        <w:t>Molecular ecology resources 13:347-353.</w:t>
      </w:r>
      <w:proofErr w:type="gramEnd"/>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r>
        <w:lastRenderedPageBreak/>
        <w:t>Jhwueng, D</w:t>
      </w:r>
      <w:proofErr w:type="gramStart"/>
      <w:r>
        <w:t>.-</w:t>
      </w:r>
      <w:proofErr w:type="gramEnd"/>
      <w:r>
        <w:t xml:space="preserve">C., S. Huzurbazar, B. C. O’Meara, and L. Liu. 2014. Investigating the performance of AIC in selecting phylogenetic models. </w:t>
      </w:r>
      <w:proofErr w:type="gramStart"/>
      <w:r>
        <w:t>Statistical applications in genetics and molecular biology.</w:t>
      </w:r>
      <w:proofErr w:type="gramEnd"/>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 xml:space="preserve">O'Meara, B. C. 2007. Estimating Different Rates of Gene Loss on a Tree. </w:t>
      </w:r>
      <w:proofErr w:type="gramStart"/>
      <w:r>
        <w:t>Genetics 177:1415-1416.</w:t>
      </w:r>
      <w:proofErr w:type="gramEnd"/>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 xml:space="preserve">O'Meara, B. C. 2012. Evolutionary Inferences from Phylogenies: A Review of Methods. </w:t>
      </w:r>
      <w:proofErr w:type="gramStart"/>
      <w:r>
        <w:t>Annual Review of Ecology, Evolution, and Systematics 43.</w:t>
      </w:r>
      <w:proofErr w:type="gramEnd"/>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 xml:space="preserve">O'Meara, B. C. 2014. CRAN Task View: Phylogenetics. </w:t>
      </w:r>
      <w:proofErr w:type="gramStart"/>
      <w:r>
        <w:t xml:space="preserve">Version 2014-07-17, URL </w:t>
      </w:r>
      <w:proofErr w:type="gramEnd"/>
      <w:r>
        <w:t>http://cran.r-project.org/web/views/Phylogenetics.html</w:t>
      </w:r>
      <w:proofErr w:type="gramStart"/>
      <w:r>
        <w:t>.</w:t>
      </w:r>
      <w:proofErr w:type="gramEnd"/>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 xml:space="preserve">O'Meara, B. C., C. Ane, M. J. Sanderson, and P. C. Wainwright. 2006. Testing for different rates of continuous trait evolution using likelihood. </w:t>
      </w:r>
      <w:proofErr w:type="gramStart"/>
      <w:r>
        <w:t>Evolution 60:922-933.</w:t>
      </w:r>
      <w:proofErr w:type="gramEnd"/>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 xml:space="preserve">O'Meara, B. C. and J. M. Beaulieu. 2014. Modelling Stabilizing Selection: The Attraction of Ornstein–Uhlenbeck Models. </w:t>
      </w:r>
      <w:proofErr w:type="gramStart"/>
      <w:r>
        <w:t>Pp. 381-393 in L. Z. Garamszegi, ed. Modern Phylogenetic Comparative Methods and Their Application in Evolutionary Biology.</w:t>
      </w:r>
      <w:proofErr w:type="gramEnd"/>
      <w:r>
        <w:t xml:space="preserve"> </w:t>
      </w:r>
      <w:proofErr w:type="gramStart"/>
      <w:r>
        <w:t>Springer-Verlag, Berlin.</w:t>
      </w:r>
      <w:proofErr w:type="gramEnd"/>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 xml:space="preserve">Smith, S. A. and B. C. O'Meara. 2009. Morphogenera, monophyly, and macroevolution. </w:t>
      </w:r>
      <w:proofErr w:type="gramStart"/>
      <w:r>
        <w:t>Proceedings of the National Academy of Sciences of the United States of America 106:E97-E98.</w:t>
      </w:r>
      <w:proofErr w:type="gramEnd"/>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 xml:space="preserve">Smith, S. A. and B. C. O'Meara. 2012. </w:t>
      </w:r>
      <w:proofErr w:type="gramStart"/>
      <w:r>
        <w:t>treePL</w:t>
      </w:r>
      <w:proofErr w:type="gramEnd"/>
      <w:r>
        <w:t>: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r>
        <w:lastRenderedPageBreak/>
        <w:t>Soltis, D. E., M. E. Mort, M. Latvis, E. V. Mavrodiev, B. C. O'Meara, P. S. Soltis, J. G. Burleigh, and R. Rubio de Casas. 2013. Phylogenetic Relationships and Character Evolution Analysis of Saxifragales Using a Supermatrix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proofErr w:type="gramStart"/>
      <w:r>
        <w:t>Stack, J. C., L. J. Harmon, and B. O'Meara.</w:t>
      </w:r>
      <w:proofErr w:type="gramEnd"/>
      <w:r>
        <w:t xml:space="preserve"> 2011. RBrownie: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r>
        <w:t>Stoltzfus, A., H. Lapp, N. Matasci, H. Deus, B. Sidlauskas, C. M. Zmasek, G. Vaidya, E. Pontelli, K. Cranston, R. Vos, C. O. Webb, L. J. Harmon, M. Pirrung, B. O'Meara, M. W. Pennell, S. Mirarab, M. S. Rosenberg, J. P. Balhoff, H. M. Bik, T. A. Heath, P. E. Midford, J. W. Brown, E. J. McTavish, J. Sukumaran, M. Westneat, M. E. Alfaro, A. Steele, and G. Jordan. 2013. Phylotastic! Making tree-of-life knowledge accessible, reusable and convenient. Bmc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r>
        <w:t>Stoltzfus, A., B. O'Meara, J. Whitacre, R. Mounce, E. L. Gillespie, S. Kumar, D. F. Rosauer, and R. A. Vos.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Williams, J. H., M. L. Taylor, and B. C. O’Meara. 2014. Repeated evolution of tricellular (and bicellular)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6B7D56C9" w14:textId="77777777" w:rsidR="005F58CE" w:rsidRDefault="005F58CE" w:rsidP="00C068A7">
      <w:pPr>
        <w:pStyle w:val="Heading2"/>
      </w:pPr>
      <w:r>
        <w:br w:type="page"/>
      </w:r>
    </w:p>
    <w:p w14:paraId="2C2894EF" w14:textId="41A4D49D" w:rsidR="000D1804" w:rsidRPr="001B6FCA" w:rsidRDefault="00757896" w:rsidP="00C068A7">
      <w:pPr>
        <w:pStyle w:val="Heading2"/>
      </w:pPr>
      <w:bookmarkStart w:id="18" w:name="_Toc274232514"/>
      <w:r>
        <w:lastRenderedPageBreak/>
        <w:t>Projects, Grants, Commissions, and Contracts</w:t>
      </w:r>
      <w:bookmarkEnd w:id="18"/>
    </w:p>
    <w:p w14:paraId="2BE65CD5" w14:textId="77777777" w:rsidR="00370836" w:rsidRDefault="00370836" w:rsidP="0036663E">
      <w:pPr>
        <w:ind w:left="720" w:hanging="720"/>
        <w:jc w:val="center"/>
        <w:rPr>
          <w:b/>
          <w:bCs/>
        </w:rPr>
      </w:pPr>
    </w:p>
    <w:p w14:paraId="7F95A4CC" w14:textId="3F246F60" w:rsidR="002E5CEC" w:rsidRPr="0033159F" w:rsidRDefault="008F60D5">
      <w:pPr>
        <w:rPr>
          <w:bCs/>
        </w:rPr>
      </w:pPr>
      <w:r>
        <w:rPr>
          <w:noProof/>
        </w:rPr>
        <mc:AlternateContent>
          <mc:Choice Requires="wps">
            <w:drawing>
              <wp:anchor distT="0" distB="0" distL="114300" distR="114300" simplePos="0" relativeHeight="251660288" behindDoc="0" locked="0" layoutInCell="1" allowOverlap="1" wp14:anchorId="2E27605A" wp14:editId="0C7A5C22">
                <wp:simplePos x="0" y="0"/>
                <wp:positionH relativeFrom="column">
                  <wp:posOffset>1600200</wp:posOffset>
                </wp:positionH>
                <wp:positionV relativeFrom="paragraph">
                  <wp:posOffset>4192270</wp:posOffset>
                </wp:positionV>
                <wp:extent cx="4226560" cy="131000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226560" cy="131000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E066586" w14:textId="10BC4656" w:rsidR="00666B67" w:rsidRPr="008F60D5" w:rsidRDefault="00666B67" w:rsidP="008F60D5">
                            <w:pPr>
                              <w:pStyle w:val="Caption"/>
                              <w:rPr>
                                <w:noProof/>
                                <w:color w:val="auto"/>
                              </w:rPr>
                            </w:pPr>
                            <w:r w:rsidRPr="008F60D5">
                              <w:rPr>
                                <w:color w:val="auto"/>
                              </w:rPr>
                              <w:t xml:space="preserve">Figure </w:t>
                            </w:r>
                            <w:r w:rsidRPr="008F60D5">
                              <w:rPr>
                                <w:color w:val="auto"/>
                              </w:rPr>
                              <w:fldChar w:fldCharType="begin"/>
                            </w:r>
                            <w:r w:rsidRPr="008F60D5">
                              <w:rPr>
                                <w:color w:val="auto"/>
                              </w:rPr>
                              <w:instrText xml:space="preserve"> STYLEREF 1 \s </w:instrText>
                            </w:r>
                            <w:r w:rsidRPr="008F60D5">
                              <w:rPr>
                                <w:color w:val="auto"/>
                              </w:rPr>
                              <w:fldChar w:fldCharType="separate"/>
                            </w:r>
                            <w:r w:rsidR="00C36567">
                              <w:rPr>
                                <w:noProof/>
                                <w:color w:val="auto"/>
                              </w:rPr>
                              <w:t>C</w:t>
                            </w:r>
                            <w:r w:rsidRPr="008F60D5">
                              <w:rPr>
                                <w:color w:val="auto"/>
                              </w:rPr>
                              <w:fldChar w:fldCharType="end"/>
                            </w:r>
                            <w:r w:rsidRPr="008F60D5">
                              <w:rPr>
                                <w:color w:val="auto"/>
                              </w:rPr>
                              <w:noBreakHyphen/>
                            </w:r>
                            <w:r w:rsidRPr="008F60D5">
                              <w:rPr>
                                <w:color w:val="auto"/>
                              </w:rPr>
                              <w:fldChar w:fldCharType="begin"/>
                            </w:r>
                            <w:r w:rsidRPr="008F60D5">
                              <w:rPr>
                                <w:color w:val="auto"/>
                              </w:rPr>
                              <w:instrText xml:space="preserve"> SEQ Figure \* ARABIC \s 1 </w:instrText>
                            </w:r>
                            <w:r w:rsidRPr="008F60D5">
                              <w:rPr>
                                <w:color w:val="auto"/>
                              </w:rPr>
                              <w:fldChar w:fldCharType="separate"/>
                            </w:r>
                            <w:r w:rsidR="00C36567">
                              <w:rPr>
                                <w:noProof/>
                                <w:color w:val="auto"/>
                              </w:rPr>
                              <w:t>1</w:t>
                            </w:r>
                            <w:r w:rsidRPr="008F60D5">
                              <w:rPr>
                                <w:color w:val="auto"/>
                              </w:rPr>
                              <w:fldChar w:fldCharType="end"/>
                            </w:r>
                            <w:r w:rsidRPr="008F60D5">
                              <w:rPr>
                                <w:color w:val="auto"/>
                              </w:rPr>
                              <w:t>: Funding at appropriate aspirational peer departments for UTK EEB.</w:t>
                            </w:r>
                            <w:r>
                              <w:rPr>
                                <w:color w:val="auto"/>
                              </w:rPr>
                              <w:t xml:space="preserve"> This uses public data from NSF (acquired Oct. 7, 2014). It includes all faculty listed on peer departments’ webpages who have received NSF funding in the time window; faculty with no returned funding were excluded from calculation of the median or plotting. Note that this plot does not include funding from NIH, EPA, foundations, or other sources, though in ecology and evolutionary biology departments non-NSF</w:t>
                            </w:r>
                            <w:r w:rsidRPr="008F60D5">
                              <w:rPr>
                                <w:color w:val="auto"/>
                              </w:rPr>
                              <w:t xml:space="preserve"> </w:t>
                            </w:r>
                            <w:r>
                              <w:rPr>
                                <w:color w:val="auto"/>
                              </w:rPr>
                              <w:t xml:space="preserve">sources are relatively infrequent. For </w:t>
                            </w:r>
                            <w:proofErr w:type="gramStart"/>
                            <w:r>
                              <w:rPr>
                                <w:color w:val="auto"/>
                              </w:rPr>
                              <w:t>faculty who have</w:t>
                            </w:r>
                            <w:proofErr w:type="gramEnd"/>
                            <w:r>
                              <w:rPr>
                                <w:color w:val="auto"/>
                              </w:rPr>
                              <w:t xml:space="preserve"> entered into either peer department during the focal time period, the totals include all their funding, even that awarded when they were at different institu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26pt;margin-top:330.1pt;width:332.8pt;height:103.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" stroked="f">
                <v:textbox style="mso-fit-shape-to-text:t" inset="0,0,0,0">
                  <w:txbxContent>
                    <w:p w14:paraId="1E066586" w14:textId="10BC4656" w:rsidR="00666B67" w:rsidRPr="008F60D5" w:rsidRDefault="00666B67" w:rsidP="008F60D5">
                      <w:pPr>
                        <w:pStyle w:val="Caption"/>
                        <w:rPr>
                          <w:noProof/>
                          <w:color w:val="auto"/>
                        </w:rPr>
                      </w:pPr>
                      <w:r w:rsidRPr="008F60D5">
                        <w:rPr>
                          <w:color w:val="auto"/>
                        </w:rPr>
                        <w:t xml:space="preserve">Figure </w:t>
                      </w:r>
                      <w:r w:rsidRPr="008F60D5">
                        <w:rPr>
                          <w:color w:val="auto"/>
                        </w:rPr>
                        <w:fldChar w:fldCharType="begin"/>
                      </w:r>
                      <w:r w:rsidRPr="008F60D5">
                        <w:rPr>
                          <w:color w:val="auto"/>
                        </w:rPr>
                        <w:instrText xml:space="preserve"> STYLEREF 1 \s </w:instrText>
                      </w:r>
                      <w:r w:rsidRPr="008F60D5">
                        <w:rPr>
                          <w:color w:val="auto"/>
                        </w:rPr>
                        <w:fldChar w:fldCharType="separate"/>
                      </w:r>
                      <w:r w:rsidR="00C36567">
                        <w:rPr>
                          <w:noProof/>
                          <w:color w:val="auto"/>
                        </w:rPr>
                        <w:t>C</w:t>
                      </w:r>
                      <w:r w:rsidRPr="008F60D5">
                        <w:rPr>
                          <w:color w:val="auto"/>
                        </w:rPr>
                        <w:fldChar w:fldCharType="end"/>
                      </w:r>
                      <w:r w:rsidRPr="008F60D5">
                        <w:rPr>
                          <w:color w:val="auto"/>
                        </w:rPr>
                        <w:noBreakHyphen/>
                      </w:r>
                      <w:r w:rsidRPr="008F60D5">
                        <w:rPr>
                          <w:color w:val="auto"/>
                        </w:rPr>
                        <w:fldChar w:fldCharType="begin"/>
                      </w:r>
                      <w:r w:rsidRPr="008F60D5">
                        <w:rPr>
                          <w:color w:val="auto"/>
                        </w:rPr>
                        <w:instrText xml:space="preserve"> SEQ Figure \* ARABIC \s 1 </w:instrText>
                      </w:r>
                      <w:r w:rsidRPr="008F60D5">
                        <w:rPr>
                          <w:color w:val="auto"/>
                        </w:rPr>
                        <w:fldChar w:fldCharType="separate"/>
                      </w:r>
                      <w:r w:rsidR="00C36567">
                        <w:rPr>
                          <w:noProof/>
                          <w:color w:val="auto"/>
                        </w:rPr>
                        <w:t>1</w:t>
                      </w:r>
                      <w:r w:rsidRPr="008F60D5">
                        <w:rPr>
                          <w:color w:val="auto"/>
                        </w:rPr>
                        <w:fldChar w:fldCharType="end"/>
                      </w:r>
                      <w:r w:rsidRPr="008F60D5">
                        <w:rPr>
                          <w:color w:val="auto"/>
                        </w:rPr>
                        <w:t>: Funding at appropriate aspirational peer departments for UTK EEB.</w:t>
                      </w:r>
                      <w:r>
                        <w:rPr>
                          <w:color w:val="auto"/>
                        </w:rPr>
                        <w:t xml:space="preserve"> This uses public data from NSF (acquired Oct. 7, 2014). It includes all faculty listed on peer departments’ webpages who have received NSF funding in the time window; faculty with no returned funding were excluded from calculation of the median or plotting. Note that this plot does not include funding from NIH, EPA, foundations, or other sources, though in ecology and evolutionary biology departments non-NSF</w:t>
                      </w:r>
                      <w:r w:rsidRPr="008F60D5">
                        <w:rPr>
                          <w:color w:val="auto"/>
                        </w:rPr>
                        <w:t xml:space="preserve"> </w:t>
                      </w:r>
                      <w:r>
                        <w:rPr>
                          <w:color w:val="auto"/>
                        </w:rPr>
                        <w:t xml:space="preserve">sources are relatively infrequent. For </w:t>
                      </w:r>
                      <w:proofErr w:type="gramStart"/>
                      <w:r>
                        <w:rPr>
                          <w:color w:val="auto"/>
                        </w:rPr>
                        <w:t>faculty who have</w:t>
                      </w:r>
                      <w:proofErr w:type="gramEnd"/>
                      <w:r>
                        <w:rPr>
                          <w:color w:val="auto"/>
                        </w:rPr>
                        <w:t xml:space="preserve"> entered into either peer department during the focal time period, the totals include all their funding, even that awarded when they were at different institutions.</w:t>
                      </w:r>
                    </w:p>
                  </w:txbxContent>
                </v:textbox>
                <w10:wrap type="square"/>
              </v:shape>
            </w:pict>
          </mc:Fallback>
        </mc:AlternateContent>
      </w:r>
      <w:r w:rsidRPr="002E5CEC">
        <w:rPr>
          <w:bCs/>
          <w:noProof/>
        </w:rPr>
        <w:drawing>
          <wp:anchor distT="0" distB="0" distL="114300" distR="114300" simplePos="0" relativeHeight="251658240" behindDoc="0" locked="0" layoutInCell="1" allowOverlap="1" wp14:anchorId="4F9818A5" wp14:editId="722B9184">
            <wp:simplePos x="0" y="0"/>
            <wp:positionH relativeFrom="column">
              <wp:posOffset>1600200</wp:posOffset>
            </wp:positionH>
            <wp:positionV relativeFrom="paragraph">
              <wp:posOffset>763270</wp:posOffset>
            </wp:positionV>
            <wp:extent cx="4226560" cy="3296920"/>
            <wp:effectExtent l="0" t="0" r="0"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ntsPoints.pdf"/>
                    <pic:cNvPicPr/>
                  </pic:nvPicPr>
                  <pic:blipFill rotWithShape="1">
                    <a:blip r:embed="rId13">
                      <a:extLst>
                        <a:ext uri="{28A0092B-C50C-407E-A947-70E740481C1C}">
                          <a14:useLocalDpi xmlns:a14="http://schemas.microsoft.com/office/drawing/2010/main" val="0"/>
                        </a:ext>
                      </a:extLst>
                    </a:blip>
                    <a:srcRect t="16223" r="7556" b="11665"/>
                    <a:stretch/>
                  </pic:blipFill>
                  <pic:spPr bwMode="auto">
                    <a:xfrm>
                      <a:off x="0" y="0"/>
                      <a:ext cx="4226560" cy="3296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521C" w:rsidRPr="002E5CEC">
        <w:rPr>
          <w:bCs/>
        </w:rPr>
        <w:t xml:space="preserve">Since starting at UTK </w:t>
      </w:r>
      <w:r w:rsidR="002E5CEC" w:rsidRPr="002E5CEC">
        <w:rPr>
          <w:bCs/>
        </w:rPr>
        <w:t>a bit over</w:t>
      </w:r>
      <w:r w:rsidR="00E9521C" w:rsidRPr="002E5CEC">
        <w:rPr>
          <w:bCs/>
        </w:rPr>
        <w:t xml:space="preserve"> </w:t>
      </w:r>
      <w:r w:rsidR="001D577B" w:rsidRPr="002E5CEC">
        <w:rPr>
          <w:bCs/>
        </w:rPr>
        <w:t>five</w:t>
      </w:r>
      <w:r w:rsidR="00E9521C" w:rsidRPr="002E5CEC">
        <w:rPr>
          <w:bCs/>
        </w:rPr>
        <w:t xml:space="preserve"> years ago, </w:t>
      </w:r>
      <w:r w:rsidR="00370836" w:rsidRPr="002E5CEC">
        <w:rPr>
          <w:bCs/>
        </w:rPr>
        <w:t xml:space="preserve">I have turned in </w:t>
      </w:r>
      <w:r w:rsidR="002E5CEC" w:rsidRPr="002E5CEC">
        <w:rPr>
          <w:bCs/>
        </w:rPr>
        <w:t>28</w:t>
      </w:r>
      <w:r w:rsidR="00370836" w:rsidRPr="002E5CEC">
        <w:rPr>
          <w:bCs/>
        </w:rPr>
        <w:t xml:space="preserve"> grants through Te</w:t>
      </w:r>
      <w:r w:rsidR="00E9521C" w:rsidRPr="002E5CEC">
        <w:rPr>
          <w:bCs/>
        </w:rPr>
        <w:t>ra</w:t>
      </w:r>
      <w:r w:rsidR="002E5CEC" w:rsidRPr="002E5CEC">
        <w:rPr>
          <w:bCs/>
        </w:rPr>
        <w:t>-PAMS</w:t>
      </w:r>
      <w:r w:rsidR="00E9521C" w:rsidRPr="002E5CEC">
        <w:rPr>
          <w:bCs/>
        </w:rPr>
        <w:t xml:space="preserve">; this includes </w:t>
      </w:r>
      <w:r w:rsidR="002E5CEC" w:rsidRPr="002E5CEC">
        <w:rPr>
          <w:bCs/>
        </w:rPr>
        <w:t>21</w:t>
      </w:r>
      <w:r w:rsidR="00E9521C" w:rsidRPr="002E5CEC">
        <w:rPr>
          <w:bCs/>
        </w:rPr>
        <w:t xml:space="preserve"> I have submitted</w:t>
      </w:r>
      <w:r w:rsidR="00370836" w:rsidRPr="002E5CEC">
        <w:rPr>
          <w:bCs/>
        </w:rPr>
        <w:t xml:space="preserve"> through NSF Fastlane (this includes </w:t>
      </w:r>
      <w:r w:rsidR="002E5CEC" w:rsidRPr="002E5CEC">
        <w:rPr>
          <w:bCs/>
        </w:rPr>
        <w:t>16</w:t>
      </w:r>
      <w:r w:rsidR="00E9521C" w:rsidRPr="002E5CEC">
        <w:rPr>
          <w:bCs/>
        </w:rPr>
        <w:t xml:space="preserve"> full proposals and </w:t>
      </w:r>
      <w:r w:rsidR="002E5CEC" w:rsidRPr="002E5CEC">
        <w:rPr>
          <w:bCs/>
        </w:rPr>
        <w:t>5</w:t>
      </w:r>
      <w:r w:rsidR="00E9521C" w:rsidRPr="002E5CEC">
        <w:rPr>
          <w:bCs/>
        </w:rPr>
        <w:t xml:space="preserve"> preproposals</w:t>
      </w:r>
      <w:r w:rsidR="00370836" w:rsidRPr="002E5CEC">
        <w:rPr>
          <w:bCs/>
        </w:rPr>
        <w:t>)</w:t>
      </w:r>
      <w:r w:rsidR="00DF47C3" w:rsidRPr="002E5CEC">
        <w:rPr>
          <w:bCs/>
        </w:rPr>
        <w:t>.</w:t>
      </w:r>
      <w:r w:rsidR="002E5CEC" w:rsidRPr="002E5CEC">
        <w:rPr>
          <w:bCs/>
        </w:rPr>
        <w:t xml:space="preserve"> </w:t>
      </w:r>
      <w:r w:rsidR="00B61055">
        <w:rPr>
          <w:bCs/>
        </w:rPr>
        <w:t xml:space="preserve">Of full NSF </w:t>
      </w:r>
      <w:proofErr w:type="gramStart"/>
      <w:r w:rsidR="00B61055">
        <w:rPr>
          <w:bCs/>
        </w:rPr>
        <w:t>proposals which</w:t>
      </w:r>
      <w:proofErr w:type="gramEnd"/>
      <w:r w:rsidR="00B61055">
        <w:rPr>
          <w:bCs/>
        </w:rPr>
        <w:t xml:space="preserve"> have had decisions</w:t>
      </w:r>
      <w:r w:rsidR="00E22054">
        <w:rPr>
          <w:bCs/>
        </w:rPr>
        <w:t xml:space="preserve"> (several are pending)</w:t>
      </w:r>
      <w:r w:rsidR="00B61055">
        <w:rPr>
          <w:bCs/>
        </w:rPr>
        <w:t>, I have a 23% success rate; for preproposals</w:t>
      </w:r>
      <w:r>
        <w:rPr>
          <w:bCs/>
        </w:rPr>
        <w:t>,</w:t>
      </w:r>
      <w:r w:rsidR="00B61055">
        <w:rPr>
          <w:bCs/>
        </w:rPr>
        <w:t xml:space="preserve"> I have a 60% success rate. </w:t>
      </w:r>
      <w:r w:rsidR="00D00339">
        <w:rPr>
          <w:bCs/>
        </w:rPr>
        <w:t xml:space="preserve">While at UTK I have been awarded two NSF grants as a PI, one as a </w:t>
      </w:r>
      <w:r w:rsidR="00280D9C">
        <w:rPr>
          <w:bCs/>
        </w:rPr>
        <w:t>C</w:t>
      </w:r>
      <w:r w:rsidR="00D00339">
        <w:rPr>
          <w:bCs/>
        </w:rPr>
        <w:t>o-PI, plus $</w:t>
      </w:r>
      <w:r w:rsidR="00D00339" w:rsidRPr="00D00339">
        <w:rPr>
          <w:bCs/>
        </w:rPr>
        <w:t>369</w:t>
      </w:r>
      <w:r w:rsidR="00D00339">
        <w:rPr>
          <w:bCs/>
        </w:rPr>
        <w:t>,</w:t>
      </w:r>
      <w:r w:rsidR="00D00339" w:rsidRPr="00D00339">
        <w:rPr>
          <w:bCs/>
        </w:rPr>
        <w:t>187</w:t>
      </w:r>
      <w:r w:rsidR="00D00339">
        <w:rPr>
          <w:bCs/>
        </w:rPr>
        <w:t xml:space="preserve"> in funding from the NSF-sponsored iPlant Collaborative as a working group lead, totaling $1.4M in NSF-derived funds as an assistant professor. </w:t>
      </w:r>
      <w:r w:rsidR="00B61055">
        <w:rPr>
          <w:bCs/>
        </w:rPr>
        <w:t>NSF funding rates are between five and ten percent in the programs I apply to</w:t>
      </w:r>
      <w:r w:rsidR="00D00339">
        <w:rPr>
          <w:bCs/>
        </w:rPr>
        <w:t xml:space="preserve">, so this represents an unexpected string of successes. As funding amounts vary by discipline, for the convenience of the Promotion and Tenure Committee </w:t>
      </w:r>
      <w:r>
        <w:rPr>
          <w:bCs/>
        </w:rPr>
        <w:t xml:space="preserve">and other evaluators </w:t>
      </w:r>
      <w:r w:rsidR="00D00339">
        <w:rPr>
          <w:bCs/>
        </w:rPr>
        <w:t>I have attempted to construct a baseline, using appropriate aspirational</w:t>
      </w:r>
      <w:r w:rsidR="00477C87">
        <w:rPr>
          <w:bCs/>
        </w:rPr>
        <w:t xml:space="preserve"> peer</w:t>
      </w:r>
      <w:r w:rsidR="00D00339">
        <w:rPr>
          <w:bCs/>
        </w:rPr>
        <w:t xml:space="preserve"> departments for our Ecology and Evolution department (see </w:t>
      </w:r>
      <w:r>
        <w:rPr>
          <w:bCs/>
        </w:rPr>
        <w:t>Fig. C-1</w:t>
      </w:r>
      <w:r w:rsidR="00D00339">
        <w:rPr>
          <w:bCs/>
        </w:rPr>
        <w:t xml:space="preserve">). </w:t>
      </w:r>
      <w:r>
        <w:rPr>
          <w:bCs/>
        </w:rPr>
        <w:t>Compared to faculty (</w:t>
      </w:r>
      <w:r w:rsidR="00CD54AE">
        <w:rPr>
          <w:bCs/>
        </w:rPr>
        <w:t xml:space="preserve">at </w:t>
      </w:r>
      <w:r>
        <w:rPr>
          <w:bCs/>
        </w:rPr>
        <w:t xml:space="preserve">all levels, not just assistant professors) in Harvard’s Organismic and Evolutionary Biology department and UC Berkeley’s Integrative Biology department, my new NSF-derived funding is well above the median </w:t>
      </w:r>
      <w:r w:rsidR="006E6522">
        <w:rPr>
          <w:bCs/>
        </w:rPr>
        <w:t>for</w:t>
      </w:r>
      <w:r w:rsidR="00CD54AE">
        <w:rPr>
          <w:bCs/>
        </w:rPr>
        <w:t xml:space="preserve"> that of</w:t>
      </w:r>
      <w:r w:rsidR="006E6522">
        <w:rPr>
          <w:bCs/>
        </w:rPr>
        <w:t xml:space="preserve"> faculty in </w:t>
      </w:r>
      <w:r w:rsidR="00CD54AE">
        <w:rPr>
          <w:bCs/>
        </w:rPr>
        <w:t>either department</w:t>
      </w:r>
      <w:r w:rsidR="00280D9C">
        <w:rPr>
          <w:bCs/>
        </w:rPr>
        <w:t xml:space="preserve"> for the relevant time period (85% and 42% higher, re</w:t>
      </w:r>
      <w:r w:rsidR="0033159F">
        <w:rPr>
          <w:bCs/>
        </w:rPr>
        <w:t>s</w:t>
      </w:r>
      <w:r w:rsidR="00280D9C">
        <w:rPr>
          <w:bCs/>
        </w:rPr>
        <w:t>pectively)</w:t>
      </w:r>
      <w:r w:rsidR="006E6522">
        <w:rPr>
          <w:bCs/>
        </w:rPr>
        <w:t xml:space="preserve">. </w:t>
      </w:r>
      <w:r w:rsidR="00415993">
        <w:rPr>
          <w:bCs/>
        </w:rPr>
        <w:t>There are various caveats to that figure (for example, it does not include non-NSF funding</w:t>
      </w:r>
      <w:r w:rsidR="0033159F">
        <w:rPr>
          <w:bCs/>
        </w:rPr>
        <w:t>; it includes full faculty but also some emeritus faculty (though only if they got NSF funding in the interval)</w:t>
      </w:r>
      <w:r w:rsidR="00415993">
        <w:rPr>
          <w:bCs/>
        </w:rPr>
        <w:t>)</w:t>
      </w:r>
      <w:r w:rsidR="00C4535E">
        <w:rPr>
          <w:bCs/>
        </w:rPr>
        <w:t>,</w:t>
      </w:r>
      <w:r w:rsidR="00415993">
        <w:rPr>
          <w:bCs/>
        </w:rPr>
        <w:t xml:space="preserve"> but it suggests </w:t>
      </w:r>
      <w:r w:rsidR="00C4535E">
        <w:rPr>
          <w:bCs/>
        </w:rPr>
        <w:t xml:space="preserve">at the least </w:t>
      </w:r>
      <w:r w:rsidR="00415993">
        <w:rPr>
          <w:bCs/>
        </w:rPr>
        <w:t xml:space="preserve">that by the standards of my field I have been fairly successful at acquiring funding. </w:t>
      </w:r>
      <w:r w:rsidR="002E5CEC" w:rsidRPr="002E5CEC">
        <w:rPr>
          <w:bCs/>
        </w:rPr>
        <w:t xml:space="preserve">I have also been responsible for mentoring other proposals to Encyclopedia of Life (funded) and </w:t>
      </w:r>
      <w:r w:rsidR="00B61055">
        <w:rPr>
          <w:bCs/>
        </w:rPr>
        <w:t>Google Summer of Code (funded)</w:t>
      </w:r>
      <w:r w:rsidR="00E9521C" w:rsidRPr="002E5CEC">
        <w:rPr>
          <w:bCs/>
        </w:rPr>
        <w:t>.</w:t>
      </w:r>
      <w:r w:rsidR="002E5CEC" w:rsidRPr="002E5CEC">
        <w:rPr>
          <w:bCs/>
        </w:rPr>
        <w:t xml:space="preserve"> </w:t>
      </w:r>
      <w:r w:rsidR="00DF47C3" w:rsidRPr="002E5CEC">
        <w:rPr>
          <w:bCs/>
        </w:rPr>
        <w:t>Funds for working groups</w:t>
      </w:r>
      <w:r w:rsidR="00415993">
        <w:rPr>
          <w:bCs/>
        </w:rPr>
        <w:t xml:space="preserve"> at NIMBioS and NESCent (five while an assistant professor), funds for workshops or hackathons not part of research grants, </w:t>
      </w:r>
      <w:r w:rsidR="00DF47C3" w:rsidRPr="002E5CEC">
        <w:rPr>
          <w:bCs/>
        </w:rPr>
        <w:t xml:space="preserve">and large group proposals in which I am not at least a Co-PI </w:t>
      </w:r>
      <w:r w:rsidR="00415993">
        <w:rPr>
          <w:bCs/>
        </w:rPr>
        <w:t xml:space="preserve">(such as a recent grant to NSF’s ADVANCE program) </w:t>
      </w:r>
      <w:r w:rsidR="00DF47C3" w:rsidRPr="002E5CEC">
        <w:rPr>
          <w:bCs/>
        </w:rPr>
        <w:t>are not included in that total or below.</w:t>
      </w:r>
    </w:p>
    <w:p w14:paraId="4AD4805F" w14:textId="330FC8C3" w:rsidR="008965CB" w:rsidRPr="001B6FCA" w:rsidRDefault="008965CB" w:rsidP="0036663E">
      <w:pPr>
        <w:ind w:left="720" w:hanging="720"/>
        <w:jc w:val="center"/>
        <w:rPr>
          <w:b/>
          <w:bCs/>
        </w:rPr>
      </w:pPr>
      <w:r w:rsidRPr="001B6FCA">
        <w:rPr>
          <w:b/>
          <w:bCs/>
        </w:rPr>
        <w:lastRenderedPageBreak/>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 xml:space="preserve">2013: Encyclopedia or Life: “Reol, an R interface to Encyclopedia of Life data.” PI Barb Banbury,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 xml:space="preserve">2010-2012: NSF/iPlant: “iPlant-iPToL” PI Mike Sanderson, Co-PIs Michael Donoghue, Pam Soltis, Doug Soltis, Val Tannen, Alexis Stamatakis,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Funds from NSF via iPlant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 xml:space="preserve">2012-2013: NSF/iPlant: “rPlant”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Banbury, and a colleague at U. of Arizona, Derrick Zwickl,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xml:space="preserve">. </w:t>
      </w:r>
      <w:proofErr w:type="gramStart"/>
      <w:r>
        <w:rPr>
          <w:sz w:val="23"/>
          <w:szCs w:val="23"/>
        </w:rPr>
        <w:t>Funding years 2014-2016.</w:t>
      </w:r>
      <w:proofErr w:type="gramEnd"/>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Phylogeographic inference using approximated likelihoods.” PI Bria</w:t>
      </w:r>
      <w:r w:rsidR="00A10F2C">
        <w:rPr>
          <w:sz w:val="23"/>
          <w:szCs w:val="23"/>
        </w:rPr>
        <w:t>n O’Meara, Co-PI Bryan Carstens</w:t>
      </w:r>
      <w:r w:rsidR="001B6FCA" w:rsidRPr="00DC2A8B">
        <w:rPr>
          <w:sz w:val="23"/>
          <w:szCs w:val="23"/>
        </w:rPr>
        <w:t xml:space="preserve">.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t>(Note that this section still needs to be updated)</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preproposal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Preproposal: Population Genetics-based Codon Models”. PI Brian O’Meara, Co-PI Mike Gilchrist, Co-PI Russell Zaretzki.</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 xml:space="preserve">2011: NSF: “Preproposal: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Preproprosal: Phylogeographic inference using approximated likelihoods”. PI Brian O’Meara, Co-PI Bryan Carstens.</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2013: Templeton Foundation: Evolution of Play. PI Gordon Burghard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2012: Templeton Foundation: Evolution of Play. PI Gordon Burghard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Collaborative Research: Phylogeographic Inference using approximated likelihoods” PI Brian O’Meara, Co-PI Bryan Carstens.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 xml:space="preserve">2012: NSF: “Collaborative Research: Assembly the Tree of Life: Interactive Heuristics in Tree Search (inHits)”. </w:t>
      </w:r>
      <w:r w:rsidR="003F6A58" w:rsidRPr="001B6FCA">
        <w:rPr>
          <w:sz w:val="23"/>
          <w:szCs w:val="23"/>
        </w:rPr>
        <w:t xml:space="preserve">PI Michael Sanderson, Co-PI Michelle McMahon, Co-PI Derrick Zwickl, Co-PI Brian O’Meara, Co-PI Oliver Eulenstein,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Preproposal: Participation in AVAToL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Euphorb Vines (Euphorbiaceae: Plukenetiea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Armbruster, Co-PI Bruce Baldwin. Senior collaborators: André Freitas, Niklas Wahlberg, Silvana Buzato, Narcísio Costa Bigio, Ricardo Secco, Lynn Gillespie, Christophe Pélabon, Thomas Hansen, Hans </w:t>
      </w:r>
      <w:proofErr w:type="gramStart"/>
      <w:r w:rsidRPr="001B6FCA">
        <w:rPr>
          <w:sz w:val="23"/>
          <w:szCs w:val="23"/>
        </w:rPr>
        <w:t>Stenoien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lastRenderedPageBreak/>
        <w:t xml:space="preserve">2010: </w:t>
      </w:r>
      <w:r w:rsidR="001B260E" w:rsidRPr="001B6FCA">
        <w:rPr>
          <w:sz w:val="23"/>
          <w:szCs w:val="23"/>
        </w:rPr>
        <w:t xml:space="preserve">NSF: “Dimensions: Collaborative Research: How do Plant-Insect Interactions Generate Biodiversity? -A Case Study of Euphorb Vines (Euphorbiaceae: Plukenetieae) and Their Insect Associates” proposal to NSF Dimensions of Biodiversity. PI Scott Armbruster, Co-PI Bruce Baldwin. Senior collaborators: André Freitas, Niklas Wahlberg, Silvana Buzato, Narcísio Costa Bigio, Ricardo Secco, Lynn Gillespie, Christophe Pélabon, Thomas Hansen, Hans </w:t>
      </w:r>
      <w:proofErr w:type="gramStart"/>
      <w:r w:rsidR="001B260E" w:rsidRPr="001B6FCA">
        <w:rPr>
          <w:sz w:val="23"/>
          <w:szCs w:val="23"/>
        </w:rPr>
        <w:t>Stenoien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1F0A0D99" w14:textId="77777777" w:rsidR="005F58CE" w:rsidRDefault="005F58CE" w:rsidP="00C068A7">
      <w:pPr>
        <w:pStyle w:val="Heading2"/>
      </w:pPr>
      <w:r>
        <w:br w:type="page"/>
      </w:r>
    </w:p>
    <w:p w14:paraId="0C594BF4" w14:textId="762C5D73" w:rsidR="00220273" w:rsidRDefault="00B22CC1" w:rsidP="00C068A7">
      <w:pPr>
        <w:pStyle w:val="Heading2"/>
      </w:pPr>
      <w:bookmarkStart w:id="19" w:name="_Toc274232515"/>
      <w:r>
        <w:lastRenderedPageBreak/>
        <w:t>Other Evidence of Research or Scholarship</w:t>
      </w:r>
      <w:bookmarkEnd w:id="19"/>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Muenchen,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r>
        <w:t xml:space="preserve">Lampyr: A web app for teaching about biodiversity. </w:t>
      </w:r>
      <w:hyperlink r:id="rId14" w:history="1">
        <w:r w:rsidRPr="00E26D42">
          <w:rPr>
            <w:rStyle w:val="Hyperlink"/>
          </w:rPr>
          <w:t>http://lampyr.org</w:t>
        </w:r>
      </w:hyperlink>
    </w:p>
    <w:p w14:paraId="096BC86A" w14:textId="77777777" w:rsidR="00956345" w:rsidRDefault="00956345" w:rsidP="00EC76F1">
      <w:pPr>
        <w:ind w:left="720" w:hanging="720"/>
      </w:pPr>
      <w:proofErr w:type="gramStart"/>
      <w:r>
        <w:t>corHMM</w:t>
      </w:r>
      <w:proofErr w:type="gramEnd"/>
      <w:r>
        <w:t xml:space="preserve">: R package for dealing with discrete trait evolution. </w:t>
      </w:r>
      <w:hyperlink r:id="rId15" w:history="1">
        <w:r w:rsidRPr="00E26D42">
          <w:rPr>
            <w:rStyle w:val="Hyperlink"/>
          </w:rPr>
          <w:t>http://cran.r-project.org/web/packages/corHMM/index.html</w:t>
        </w:r>
      </w:hyperlink>
    </w:p>
    <w:p w14:paraId="06F43BE4" w14:textId="77777777" w:rsidR="00956345" w:rsidRDefault="00956345" w:rsidP="00EC76F1">
      <w:pPr>
        <w:ind w:left="720" w:hanging="720"/>
      </w:pPr>
      <w:r>
        <w:t xml:space="preserve">OUwie: R package for dealing with continuous trait evolution. </w:t>
      </w:r>
      <w:hyperlink r:id="rId16"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17" w:history="1">
        <w:r w:rsidR="00665DA6" w:rsidRPr="00E26D42">
          <w:rPr>
            <w:rStyle w:val="Hyperlink"/>
          </w:rPr>
          <w:t>http://brianomeara.info/brownie</w:t>
        </w:r>
      </w:hyperlink>
    </w:p>
    <w:p w14:paraId="38ACAECC" w14:textId="77777777" w:rsidR="00665DA6" w:rsidRDefault="009201F0" w:rsidP="00EC76F1">
      <w:pPr>
        <w:ind w:left="720" w:hanging="720"/>
      </w:pPr>
      <w:r>
        <w:t xml:space="preserve">DateLife: Web service and underlying software for estimating divergence dates for taxa. </w:t>
      </w:r>
      <w:hyperlink r:id="rId18" w:history="1">
        <w:r w:rsidRPr="00E26D42">
          <w:rPr>
            <w:rStyle w:val="Hyperlink"/>
          </w:rPr>
          <w:t>http://datelife.org/</w:t>
        </w:r>
      </w:hyperlink>
    </w:p>
    <w:p w14:paraId="53BA8BD8" w14:textId="77777777" w:rsidR="009201F0" w:rsidRDefault="009201F0" w:rsidP="00EC76F1">
      <w:pPr>
        <w:ind w:left="720" w:hanging="720"/>
      </w:pPr>
      <w:r>
        <w:t xml:space="preserve">Reol: R package for extracting information from the Encyclopedia of Life. </w:t>
      </w:r>
      <w:hyperlink r:id="rId19" w:history="1">
        <w:r w:rsidRPr="00E26D42">
          <w:rPr>
            <w:rStyle w:val="Hyperlink"/>
          </w:rPr>
          <w:t>http://reolblog.wordpress.com/</w:t>
        </w:r>
      </w:hyperlink>
    </w:p>
    <w:p w14:paraId="3693BF1A" w14:textId="77777777" w:rsidR="009201F0" w:rsidRDefault="006E3E13" w:rsidP="00EC76F1">
      <w:pPr>
        <w:ind w:left="720" w:hanging="720"/>
      </w:pPr>
      <w:proofErr w:type="gramStart"/>
      <w:r>
        <w:t>rPlant</w:t>
      </w:r>
      <w:proofErr w:type="gramEnd"/>
      <w:r>
        <w:t>: R package to interact with NSF-spons</w:t>
      </w:r>
      <w:r w:rsidR="003626DE">
        <w:t xml:space="preserve">ored high performance computing. </w:t>
      </w:r>
      <w:hyperlink r:id="rId20"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gramStart"/>
      <w:r>
        <w:t>phrapl</w:t>
      </w:r>
      <w:proofErr w:type="gramEnd"/>
      <w:r>
        <w:t xml:space="preserve">: R software for testing phylogeographic hypotheses. </w:t>
      </w:r>
      <w:hyperlink r:id="rId21" w:history="1">
        <w:r w:rsidRPr="00E26D42">
          <w:rPr>
            <w:rStyle w:val="Hyperlink"/>
          </w:rPr>
          <w:t>https://r-forge.r-project.org/projects/phrapl/</w:t>
        </w:r>
      </w:hyperlink>
    </w:p>
    <w:p w14:paraId="42498E70" w14:textId="77777777" w:rsidR="000D1804" w:rsidRDefault="000D1804" w:rsidP="000D1804">
      <w:pPr>
        <w:ind w:left="720" w:hanging="720"/>
        <w:jc w:val="center"/>
        <w:rPr>
          <w:b/>
          <w:bCs/>
          <w:caps/>
          <w:sz w:val="28"/>
          <w:szCs w:val="28"/>
        </w:rPr>
      </w:pPr>
    </w:p>
    <w:p w14:paraId="7BF94799" w14:textId="77777777" w:rsidR="005F58CE" w:rsidRDefault="005F58CE" w:rsidP="00C068A7">
      <w:pPr>
        <w:pStyle w:val="Heading2"/>
      </w:pPr>
      <w:r>
        <w:br w:type="page"/>
      </w:r>
    </w:p>
    <w:p w14:paraId="1AEA2C77" w14:textId="424C161E" w:rsidR="000D1804" w:rsidRDefault="00C0337F" w:rsidP="00C068A7">
      <w:pPr>
        <w:pStyle w:val="Heading2"/>
      </w:pPr>
      <w:bookmarkStart w:id="20" w:name="_Toc274232516"/>
      <w:r>
        <w:lastRenderedPageBreak/>
        <w:t>Public Talks</w:t>
      </w:r>
      <w:bookmarkEnd w:id="20"/>
    </w:p>
    <w:p w14:paraId="78FE341A" w14:textId="36C9FAEC" w:rsidR="00D75758" w:rsidRDefault="00D75758" w:rsidP="00957F9B">
      <w:pPr>
        <w:tabs>
          <w:tab w:val="left" w:pos="-450"/>
          <w:tab w:val="left" w:pos="360"/>
          <w:tab w:val="left" w:pos="5040"/>
          <w:tab w:val="left" w:pos="10627"/>
        </w:tabs>
      </w:pPr>
      <w:r>
        <w:t>Please also see the discussion of workshops taught for other talks; this section only includes scientific talks about my research, not teaching at other venues.</w:t>
      </w:r>
    </w:p>
    <w:p w14:paraId="68396E88" w14:textId="77777777" w:rsidR="00D75758" w:rsidRDefault="00D75758" w:rsidP="00957F9B">
      <w:pPr>
        <w:tabs>
          <w:tab w:val="left" w:pos="-450"/>
          <w:tab w:val="left" w:pos="360"/>
          <w:tab w:val="left" w:pos="5040"/>
          <w:tab w:val="left" w:pos="10627"/>
        </w:tabs>
      </w:pPr>
    </w:p>
    <w:p w14:paraId="58E70179" w14:textId="4B21BC16" w:rsidR="00957F9B" w:rsidRDefault="00937DD9" w:rsidP="00957F9B">
      <w:pPr>
        <w:tabs>
          <w:tab w:val="left" w:pos="-450"/>
          <w:tab w:val="left" w:pos="360"/>
          <w:tab w:val="left" w:pos="5040"/>
          <w:tab w:val="left" w:pos="10627"/>
        </w:tabs>
      </w:pPr>
      <w:r>
        <w:t xml:space="preserve">June 24, 2014: “Non-equilibrium dynamics lead to long-term persistence of ancestral floral forms in ancestral floral forms in modern angiosperms” talk at Evolution 2014 meeting; coauthors were </w:t>
      </w:r>
      <w:r w:rsidRPr="00937DD9">
        <w:t>S Smith, W SArmbruster, L Harder, C Hardy, L Hileman, L Hufford, A Litt, S Magallon, S Smith, P Stevens, C Fenster, P Diggle.</w:t>
      </w:r>
    </w:p>
    <w:p w14:paraId="3A6A2AD0" w14:textId="77777777" w:rsidR="00937DD9" w:rsidRDefault="00937DD9" w:rsidP="00957F9B">
      <w:pPr>
        <w:tabs>
          <w:tab w:val="left" w:pos="-450"/>
          <w:tab w:val="left" w:pos="360"/>
          <w:tab w:val="left" w:pos="5040"/>
          <w:tab w:val="left" w:pos="10627"/>
        </w:tabs>
      </w:pPr>
    </w:p>
    <w:p w14:paraId="15F94EAC" w14:textId="17A215E0" w:rsidR="00937DD9" w:rsidRDefault="00937DD9" w:rsidP="00957F9B">
      <w:pPr>
        <w:tabs>
          <w:tab w:val="left" w:pos="-450"/>
          <w:tab w:val="left" w:pos="360"/>
          <w:tab w:val="left" w:pos="5040"/>
          <w:tab w:val="left" w:pos="10627"/>
        </w:tabs>
      </w:pPr>
      <w:r>
        <w:t xml:space="preserve">June 24, 2014: “Phylogeographic model selection </w:t>
      </w:r>
      <w:r w:rsidR="00110F30">
        <w:t xml:space="preserve">using approximated likelihoods” talk at Evolution 2014 meeting; lead author and speaker was Nathan Jackson, other authors were A. Garcia, B. Carstens, and </w:t>
      </w:r>
      <w:r w:rsidR="00B6256D">
        <w:t>B. O’Meara</w:t>
      </w:r>
      <w:r w:rsidR="00110F30">
        <w:t>.</w:t>
      </w:r>
    </w:p>
    <w:p w14:paraId="7365EDEA" w14:textId="77777777" w:rsidR="00110F30" w:rsidRDefault="00110F30" w:rsidP="00957F9B">
      <w:pPr>
        <w:tabs>
          <w:tab w:val="left" w:pos="-450"/>
          <w:tab w:val="left" w:pos="360"/>
          <w:tab w:val="left" w:pos="5040"/>
          <w:tab w:val="left" w:pos="10627"/>
        </w:tabs>
      </w:pPr>
    </w:p>
    <w:p w14:paraId="4B00231D" w14:textId="2B4BF9E2" w:rsidR="00110F30" w:rsidRDefault="00110F30" w:rsidP="00957F9B">
      <w:pPr>
        <w:tabs>
          <w:tab w:val="left" w:pos="-450"/>
          <w:tab w:val="left" w:pos="360"/>
          <w:tab w:val="left" w:pos="5040"/>
          <w:tab w:val="left" w:pos="10627"/>
        </w:tabs>
      </w:pPr>
      <w:r>
        <w:t>June 23, 2014: “Non-null effects of a null range: Exploring parameter estimation in the di</w:t>
      </w:r>
      <w:r w:rsidR="00B6256D">
        <w:t>spersal-extinction-cladogenesis model” talk at Evolution 2014; lead author and speaker was Katie Massana (grad student), coauthors were J. Beaulieu, B. O’Meara, and N. Matzke.</w:t>
      </w:r>
    </w:p>
    <w:p w14:paraId="73E2738D" w14:textId="77777777" w:rsidR="002D3B95" w:rsidRDefault="002D3B95" w:rsidP="00957F9B">
      <w:pPr>
        <w:tabs>
          <w:tab w:val="left" w:pos="-450"/>
          <w:tab w:val="left" w:pos="360"/>
          <w:tab w:val="left" w:pos="5040"/>
          <w:tab w:val="left" w:pos="10627"/>
        </w:tabs>
      </w:pPr>
    </w:p>
    <w:p w14:paraId="5177D432" w14:textId="22FA051E" w:rsidR="002D3B95" w:rsidRDefault="002D3B95" w:rsidP="00957F9B">
      <w:pPr>
        <w:tabs>
          <w:tab w:val="left" w:pos="-450"/>
          <w:tab w:val="left" w:pos="360"/>
          <w:tab w:val="left" w:pos="5040"/>
          <w:tab w:val="left" w:pos="10627"/>
        </w:tabs>
      </w:pPr>
      <w:r>
        <w:t>June 23, 2014: “Estimating how contemporary taxa will evolve in the future to understand how island communities were assembled in the past” talk at Evolution 2014; lead author and speaker was Jeremy Beaulieu, coauthor was Brian O’Meara.</w:t>
      </w:r>
    </w:p>
    <w:p w14:paraId="4FDBDF27" w14:textId="77777777" w:rsidR="004A482D" w:rsidRDefault="004A482D" w:rsidP="00957F9B">
      <w:pPr>
        <w:tabs>
          <w:tab w:val="left" w:pos="-450"/>
          <w:tab w:val="left" w:pos="360"/>
          <w:tab w:val="left" w:pos="5040"/>
          <w:tab w:val="left" w:pos="10627"/>
        </w:tabs>
      </w:pPr>
    </w:p>
    <w:p w14:paraId="61C701E9" w14:textId="01A5C757" w:rsidR="00C17A0F" w:rsidRPr="00C17A0F" w:rsidRDefault="00C17A0F" w:rsidP="00C17A0F">
      <w:pPr>
        <w:tabs>
          <w:tab w:val="left" w:pos="-450"/>
          <w:tab w:val="left" w:pos="360"/>
          <w:tab w:val="left" w:pos="5040"/>
          <w:tab w:val="left" w:pos="10627"/>
        </w:tabs>
      </w:pPr>
      <w:r w:rsidRPr="00C17A0F">
        <w:t>May 13, 2014: “Dealing with the heterogeneity of life for comparative methods” Smithsonian Phylopizza (attended by biologists throughout the DC area, including NSF; this was th</w:t>
      </w:r>
      <w:r w:rsidR="004A482D">
        <w:t xml:space="preserve">eir best-attended seminar </w:t>
      </w:r>
      <w:r w:rsidR="002D3B95">
        <w:t>to date</w:t>
      </w:r>
      <w:r w:rsidR="004A482D">
        <w:t>)</w:t>
      </w:r>
    </w:p>
    <w:p w14:paraId="2AA134F7" w14:textId="77777777" w:rsidR="00C17A0F" w:rsidRPr="00C17A0F" w:rsidRDefault="00C17A0F" w:rsidP="00C17A0F">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June 22, 2013: Invited symposium talk at Evolution on “Simulated likelihood for species delimitation and phylogeography”</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July 9, 2012: Talk at iEvoBio on “DateLife: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lastRenderedPageBreak/>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Nov. 8, 2010: Invited talk on “Phylogenetics” at iPlant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May 24, 2010: Invited talk on “Phylogenetics” at iPlant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6594BDB0" w14:textId="77777777" w:rsidR="003A1DA8" w:rsidRDefault="003A1DA8" w:rsidP="00A10079">
      <w:pPr>
        <w:rPr>
          <w:b/>
          <w:bCs/>
        </w:rPr>
      </w:pPr>
    </w:p>
    <w:p w14:paraId="163DEAF2" w14:textId="77777777" w:rsidR="00F5543C" w:rsidRDefault="00F5543C" w:rsidP="00066386">
      <w:pPr>
        <w:ind w:left="720" w:hanging="720"/>
        <w:jc w:val="center"/>
        <w:rPr>
          <w:b/>
          <w:bCs/>
        </w:rPr>
        <w:sectPr w:rsidR="00F5543C" w:rsidSect="00224EA9">
          <w:headerReference w:type="default" r:id="rId22"/>
          <w:footerReference w:type="default" r:id="rId23"/>
          <w:pgSz w:w="12240" w:h="15840" w:code="1"/>
          <w:pgMar w:top="1440" w:right="1440" w:bottom="1440" w:left="1440" w:header="720" w:footer="720" w:gutter="0"/>
          <w:pgNumType w:start="1" w:chapStyle="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4D5F4C55" w:rsidR="000D1804" w:rsidRPr="004D3030" w:rsidRDefault="000D1804" w:rsidP="001C3DBD">
      <w:pPr>
        <w:pStyle w:val="Heading1"/>
      </w:pPr>
      <w:r w:rsidRPr="004D3030">
        <w:t xml:space="preserve"> </w:t>
      </w:r>
      <w:bookmarkStart w:id="21" w:name="_Toc274232517"/>
      <w:r w:rsidR="00C0337F">
        <w:t>Institutional, Disciplinary, and/or professional Service</w:t>
      </w:r>
      <w:bookmarkEnd w:id="21"/>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B777180" w14:textId="77777777" w:rsidR="003C2616" w:rsidRDefault="003C2616" w:rsidP="00C068A7">
      <w:pPr>
        <w:pStyle w:val="Heading2"/>
      </w:pPr>
      <w:r>
        <w:br w:type="page"/>
      </w:r>
    </w:p>
    <w:p w14:paraId="00CF5487" w14:textId="0FA942E1" w:rsidR="000D1804" w:rsidRPr="00E36B42" w:rsidRDefault="00157FDA" w:rsidP="00C068A7">
      <w:pPr>
        <w:pStyle w:val="Heading2"/>
      </w:pPr>
      <w:bookmarkStart w:id="22" w:name="_Toc274232518"/>
      <w:r>
        <w:lastRenderedPageBreak/>
        <w:t>Candidate’s Statement</w:t>
      </w:r>
      <w:bookmarkEnd w:id="22"/>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I am a member of the Phylotastic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iEvoBio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Akaik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53D34EAB" w14:textId="77777777" w:rsidR="003C2616" w:rsidRDefault="003C2616" w:rsidP="00C068A7">
      <w:pPr>
        <w:pStyle w:val="Heading2"/>
      </w:pPr>
      <w:r>
        <w:br w:type="page"/>
      </w:r>
    </w:p>
    <w:p w14:paraId="1B6D4CBD" w14:textId="18717647" w:rsidR="00D84B63" w:rsidRPr="00FA39F7" w:rsidRDefault="00E647CA" w:rsidP="00C068A7">
      <w:pPr>
        <w:pStyle w:val="Heading2"/>
      </w:pPr>
      <w:bookmarkStart w:id="23" w:name="_Toc274232519"/>
      <w:r>
        <w:lastRenderedPageBreak/>
        <w:t>Institutional Service</w:t>
      </w:r>
      <w:bookmarkEnd w:id="23"/>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t>Dean’s Advisory Committee</w:t>
      </w:r>
    </w:p>
    <w:p w14:paraId="40921470" w14:textId="77777777" w:rsidR="002B1953" w:rsidRDefault="002B1953" w:rsidP="00D75EE2">
      <w:pPr>
        <w:ind w:left="720" w:hanging="720"/>
        <w:rPr>
          <w:bCs/>
        </w:rPr>
      </w:pPr>
    </w:p>
    <w:p w14:paraId="7CD862AF" w14:textId="77777777" w:rsidR="003C2616" w:rsidRDefault="003C2616" w:rsidP="00C068A7">
      <w:pPr>
        <w:pStyle w:val="Heading2"/>
      </w:pPr>
      <w:r>
        <w:br w:type="page"/>
      </w:r>
    </w:p>
    <w:p w14:paraId="6FD1B61D" w14:textId="33B689FC" w:rsidR="00834D1A" w:rsidRPr="00FA39F7" w:rsidRDefault="006172A0" w:rsidP="00C068A7">
      <w:pPr>
        <w:pStyle w:val="Heading2"/>
      </w:pPr>
      <w:bookmarkStart w:id="24" w:name="_Toc274232520"/>
      <w:r>
        <w:lastRenderedPageBreak/>
        <w:t>Disciplinary Service</w:t>
      </w:r>
      <w:bookmarkEnd w:id="24"/>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r w:rsidRPr="00B647A4">
        <w:t>iEvoBio</w:t>
      </w:r>
      <w:r w:rsidR="00B647A4" w:rsidRPr="00B647A4">
        <w:t>, among others.</w:t>
      </w:r>
    </w:p>
    <w:p w14:paraId="6A4F4775" w14:textId="77777777" w:rsidR="00152B51" w:rsidRDefault="00152B51" w:rsidP="00D75EE2">
      <w:pPr>
        <w:ind w:left="720" w:hanging="720"/>
        <w:rPr>
          <w:b/>
          <w:bCs/>
        </w:rPr>
      </w:pPr>
    </w:p>
    <w:p w14:paraId="4C8A6B8E" w14:textId="623C2316" w:rsidR="00984EE1" w:rsidRDefault="00984EE1">
      <w:pPr>
        <w:rPr>
          <w:b/>
          <w:bCs/>
        </w:rPr>
      </w:pPr>
    </w:p>
    <w:p w14:paraId="7E73510D" w14:textId="77777777" w:rsidR="006932A7" w:rsidRDefault="006932A7" w:rsidP="001C3DBD">
      <w:pPr>
        <w:pStyle w:val="Heading1"/>
        <w:sectPr w:rsidR="006932A7" w:rsidSect="00941813">
          <w:headerReference w:type="default" r:id="rId24"/>
          <w:footerReference w:type="default" r:id="rId25"/>
          <w:pgSz w:w="12240" w:h="15840" w:code="1"/>
          <w:pgMar w:top="1440" w:right="1440" w:bottom="1440" w:left="1440" w:header="720" w:footer="720" w:gutter="0"/>
          <w:pgNumType w:start="1" w:chapStyle="1"/>
          <w:cols w:space="720"/>
          <w:docGrid w:linePitch="360"/>
        </w:sectPr>
      </w:pPr>
    </w:p>
    <w:p w14:paraId="78FD10EA" w14:textId="300895A7" w:rsidR="00FC48D6" w:rsidRDefault="009F27DE" w:rsidP="003C2616">
      <w:pPr>
        <w:pStyle w:val="Heading1"/>
      </w:pPr>
      <w:r>
        <w:lastRenderedPageBreak/>
        <w:t xml:space="preserve"> </w:t>
      </w:r>
      <w:bookmarkStart w:id="25" w:name="_Toc274232521"/>
      <w:r w:rsidR="00BB252B">
        <w:t>Appendices</w:t>
      </w:r>
      <w:bookmarkEnd w:id="25"/>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EEB602: Phyloseminar</w:t>
      </w:r>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w:t>
      </w:r>
      <w:proofErr w:type="gramStart"/>
      <w:r w:rsidR="00E84C71">
        <w:rPr>
          <w:bCs/>
        </w:rPr>
        <w:t>team taught</w:t>
      </w:r>
      <w:proofErr w:type="gramEnd"/>
      <w:r w:rsidR="00E84C71">
        <w:rPr>
          <w:bCs/>
        </w:rPr>
        <w:t>: the SAIS scores reflect the average for the team, while the comments have been pruned to only include those referring to my section.</w:t>
      </w:r>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p>
        </w:tc>
      </w:tr>
      <w:tr w:rsidR="00A66D63" w:rsidRPr="00A66D63" w14:paraId="29D7F2A5" w14:textId="77777777" w:rsidTr="00DD7A32">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t did stimulate my mind. It made me think about all living things as a whole, and everything </w:t>
            </w:r>
            <w:proofErr w:type="gramStart"/>
            <w:r w:rsidRPr="00A66D63">
              <w:rPr>
                <w:rFonts w:ascii="Times" w:hAnsi="Times" w:cs="Times"/>
                <w:sz w:val="20"/>
                <w:szCs w:val="20"/>
              </w:rPr>
              <w:t>be</w:t>
            </w:r>
            <w:proofErr w:type="gramEnd"/>
            <w:r w:rsidRPr="00A66D63">
              <w:rPr>
                <w:rFonts w:ascii="Times" w:hAnsi="Times" w:cs="Times"/>
                <w:sz w:val="20"/>
                <w:szCs w:val="20"/>
              </w:rPr>
              <w:t xml:space="preserve"> affected by greater causes (like evolution, genetics, etc.).</w:t>
            </w:r>
          </w:p>
        </w:tc>
      </w:tr>
      <w:tr w:rsidR="00A66D63" w:rsidRPr="00A66D63" w14:paraId="664FBFAE" w14:textId="77777777" w:rsidTr="00DD7A32">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xml:space="preserve">. </w:t>
            </w:r>
            <w:proofErr w:type="gramStart"/>
            <w:r w:rsidRPr="00A66D63">
              <w:rPr>
                <w:rFonts w:ascii="Times" w:hAnsi="Times" w:cs="Times"/>
                <w:sz w:val="20"/>
                <w:szCs w:val="20"/>
              </w:rPr>
              <w:t>yes</w:t>
            </w:r>
            <w:proofErr w:type="gramEnd"/>
            <w:r w:rsidRPr="00A66D63">
              <w:rPr>
                <w:rFonts w:ascii="Times" w:hAnsi="Times" w:cs="Times"/>
                <w:sz w:val="20"/>
                <w:szCs w:val="20"/>
              </w:rPr>
              <w:t>.</w:t>
            </w:r>
          </w:p>
        </w:tc>
      </w:tr>
      <w:tr w:rsidR="00A66D63" w:rsidRPr="00A66D63" w14:paraId="51277A41" w14:textId="77777777" w:rsidTr="00DD7A32">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t too much. </w:t>
            </w:r>
            <w:proofErr w:type="gramStart"/>
            <w:r w:rsidRPr="00A66D63">
              <w:rPr>
                <w:rFonts w:ascii="Times" w:hAnsi="Times" w:cs="Times"/>
                <w:sz w:val="20"/>
                <w:szCs w:val="20"/>
              </w:rPr>
              <w:t>it</w:t>
            </w:r>
            <w:proofErr w:type="gramEnd"/>
            <w:r w:rsidRPr="00A66D63">
              <w:rPr>
                <w:rFonts w:ascii="Times" w:hAnsi="Times" w:cs="Times"/>
                <w:sz w:val="20"/>
                <w:szCs w:val="20"/>
              </w:rPr>
              <w:t xml:space="preserve"> was pretty basic concepts, but sometimes I was asked to think outside the box</w:t>
            </w:r>
          </w:p>
        </w:tc>
      </w:tr>
      <w:tr w:rsidR="00A66D63" w:rsidRPr="00A66D63" w14:paraId="5E082221" w14:textId="77777777" w:rsidTr="00DD7A32">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I especially like when he opens the class up for discussion.</w:t>
            </w:r>
          </w:p>
        </w:tc>
      </w:tr>
      <w:tr w:rsidR="00A66D63" w:rsidRPr="00A66D63" w14:paraId="6333BF38" w14:textId="77777777" w:rsidTr="00DD7A32">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t</w:t>
            </w:r>
            <w:proofErr w:type="gramEnd"/>
            <w:r w:rsidRPr="00A66D63">
              <w:rPr>
                <w:rFonts w:ascii="Times" w:hAnsi="Times" w:cs="Times"/>
                <w:sz w:val="20"/>
                <w:szCs w:val="20"/>
              </w:rPr>
              <w:t xml:space="preserve"> was but it was still some what difficult to understand.</w:t>
            </w:r>
          </w:p>
        </w:tc>
      </w:tr>
      <w:tr w:rsidR="00A66D63" w:rsidRPr="00A66D63" w14:paraId="4FB23188" w14:textId="77777777" w:rsidTr="00DD7A32">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p>
        </w:tc>
      </w:tr>
      <w:tr w:rsidR="00A66D63" w:rsidRPr="00A66D63" w14:paraId="74F84F55" w14:textId="77777777" w:rsidTr="00DD7A32">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p>
        </w:tc>
      </w:tr>
      <w:tr w:rsidR="00A66D63" w:rsidRPr="00A66D63" w14:paraId="6528DA2A" w14:textId="77777777" w:rsidTr="00DD7A32">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O'Meara showed us videos before class and used some as examples of </w:t>
            </w:r>
            <w:proofErr w:type="gramStart"/>
            <w:r w:rsidRPr="00A66D63">
              <w:rPr>
                <w:rFonts w:ascii="Times" w:hAnsi="Times" w:cs="Times"/>
                <w:sz w:val="20"/>
                <w:szCs w:val="20"/>
              </w:rPr>
              <w:t>concepts which</w:t>
            </w:r>
            <w:proofErr w:type="gramEnd"/>
            <w:r w:rsidRPr="00A66D63">
              <w:rPr>
                <w:rFonts w:ascii="Times" w:hAnsi="Times" w:cs="Times"/>
                <w:sz w:val="20"/>
                <w:szCs w:val="20"/>
              </w:rPr>
              <w:t xml:space="preserve"> I found really helpful. They are both interesting and informative.</w:t>
            </w:r>
          </w:p>
        </w:tc>
      </w:tr>
      <w:tr w:rsidR="00A66D63" w:rsidRPr="00A66D63" w14:paraId="2D846B41" w14:textId="77777777" w:rsidTr="00DD7A32">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at</w:t>
            </w:r>
            <w:proofErr w:type="gramEnd"/>
            <w:r w:rsidRPr="00A66D63">
              <w:rPr>
                <w:rFonts w:ascii="Times" w:hAnsi="Times" w:cs="Times"/>
                <w:sz w:val="20"/>
                <w:szCs w:val="20"/>
              </w:rPr>
              <w:t xml:space="preserve"> we learned did not show on the slides</w:t>
            </w:r>
          </w:p>
        </w:tc>
      </w:tr>
      <w:tr w:rsidR="00A66D63" w:rsidRPr="00A66D63" w14:paraId="4AA35875" w14:textId="77777777" w:rsidTr="00DD7A32">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peed</w:t>
            </w:r>
            <w:proofErr w:type="gramEnd"/>
          </w:p>
        </w:tc>
      </w:tr>
      <w:tr w:rsidR="00A66D63" w:rsidRPr="00A66D63" w14:paraId="0F970CE7" w14:textId="77777777" w:rsidTr="00DD7A32">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A66D63" w:rsidRPr="00A66D63" w14:paraId="1359372A" w14:textId="77777777" w:rsidTr="00DD7A32">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tudyguide</w:t>
            </w:r>
            <w:proofErr w:type="gramEnd"/>
          </w:p>
        </w:tc>
      </w:tr>
      <w:tr w:rsidR="00A66D63" w:rsidRPr="00A66D63" w14:paraId="4D757022" w14:textId="77777777" w:rsidTr="00DD7A32">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inations should be over </w:t>
            </w:r>
            <w:proofErr w:type="gramStart"/>
            <w:r w:rsidRPr="00A66D63">
              <w:rPr>
                <w:rFonts w:ascii="Times" w:hAnsi="Times" w:cs="Times"/>
                <w:sz w:val="20"/>
                <w:szCs w:val="20"/>
              </w:rPr>
              <w:t>less</w:t>
            </w:r>
            <w:proofErr w:type="gramEnd"/>
            <w:r w:rsidRPr="00A66D63">
              <w:rPr>
                <w:rFonts w:ascii="Times" w:hAnsi="Times" w:cs="Times"/>
                <w:sz w:val="20"/>
                <w:szCs w:val="20"/>
              </w:rPr>
              <w:t xml:space="preserve"> chapters. Then exams are also not as general as they should be when covering a mass amount of information.</w:t>
            </w:r>
          </w:p>
        </w:tc>
      </w:tr>
      <w:tr w:rsidR="00A66D63" w:rsidRPr="00A66D63" w14:paraId="1381447E" w14:textId="77777777" w:rsidTr="00DD7A32">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ss</w:t>
            </w:r>
            <w:proofErr w:type="gramEnd"/>
            <w:r w:rsidRPr="00A66D63">
              <w:rPr>
                <w:rFonts w:ascii="Times" w:hAnsi="Times" w:cs="Times"/>
                <w:sz w:val="20"/>
                <w:szCs w:val="20"/>
              </w:rPr>
              <w:t xml:space="preserve"> words on the slides. </w:t>
            </w:r>
            <w:proofErr w:type="gramStart"/>
            <w:r w:rsidRPr="00A66D63">
              <w:rPr>
                <w:rFonts w:ascii="Times" w:hAnsi="Times" w:cs="Times"/>
                <w:sz w:val="20"/>
                <w:szCs w:val="20"/>
              </w:rPr>
              <w:t>and</w:t>
            </w:r>
            <w:proofErr w:type="gramEnd"/>
            <w:r w:rsidRPr="00A66D63">
              <w:rPr>
                <w:rFonts w:ascii="Times" w:hAnsi="Times" w:cs="Times"/>
                <w:sz w:val="20"/>
                <w:szCs w:val="20"/>
              </w:rPr>
              <w:t xml:space="preserve"> slowing down wayyyy more.</w:t>
            </w:r>
          </w:p>
        </w:tc>
      </w:tr>
      <w:tr w:rsidR="00A66D63" w:rsidRPr="00A66D63" w14:paraId="59701B56" w14:textId="77777777" w:rsidTr="00DD7A32">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think that you should have more clicker questions to encourage students to come to class and the powerpoints that you upload maybe leave some parts blank to also encourage attendance and insure that they are following along.</w:t>
            </w:r>
          </w:p>
        </w:tc>
      </w:tr>
      <w:tr w:rsidR="00A66D63" w:rsidRPr="00A66D63" w14:paraId="13AC4BC6" w14:textId="77777777" w:rsidTr="00DD7A32">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as able to learn more about how systematics was done especially in </w:t>
            </w:r>
            <w:proofErr w:type="gramStart"/>
            <w:r w:rsidRPr="00A66D63">
              <w:rPr>
                <w:rFonts w:ascii="Times" w:hAnsi="Times" w:cs="Times"/>
                <w:sz w:val="20"/>
                <w:szCs w:val="20"/>
              </w:rPr>
              <w:t>computer based</w:t>
            </w:r>
            <w:proofErr w:type="gramEnd"/>
            <w:r w:rsidRPr="00A66D63">
              <w:rPr>
                <w:rFonts w:ascii="Times" w:hAnsi="Times" w:cs="Times"/>
                <w:sz w:val="20"/>
                <w:szCs w:val="20"/>
              </w:rPr>
              <w:t xml:space="preserve"> techniques. It really opened my eyes to areas in which I need to gain further understanding and ability.</w:t>
            </w:r>
          </w:p>
        </w:tc>
      </w:tr>
      <w:tr w:rsidR="00A66D63" w:rsidRPr="00A66D63" w14:paraId="70D54FC1" w14:textId="77777777" w:rsidTr="00DD7A32">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ourse exposed me to a world of paleogeographic/biogeographic/phylomimetic/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phylogeneticist by training. However, I am happy to have taken the course and believe that I can use what I have learned to improve upon my own research and this makes me happy.</w:t>
            </w:r>
          </w:p>
        </w:tc>
      </w:tr>
      <w:tr w:rsidR="00A66D63" w:rsidRPr="00A66D63" w14:paraId="032644C6" w14:textId="77777777" w:rsidTr="00DD7A32">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fact that there were people from several disciplines and levels of understanding all asking questions from different viewpoints. Also, toward the end of the semester we looked at some papers that were applying the methods to different disciplines, so i think that everyone got quite a bit out of this course for relatively little time commitment.</w:t>
            </w:r>
          </w:p>
        </w:tc>
      </w:tr>
      <w:tr w:rsidR="00A66D63" w:rsidRPr="00A66D63" w14:paraId="56057000" w14:textId="77777777" w:rsidTr="00DD7A32">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dicussions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w:t>
            </w:r>
            <w:proofErr w:type="gramEnd"/>
            <w:r w:rsidRPr="00A66D63">
              <w:rPr>
                <w:rFonts w:ascii="Times" w:hAnsi="Times" w:cs="Times"/>
                <w:sz w:val="20"/>
                <w:szCs w:val="20"/>
              </w:rPr>
              <w:t xml:space="preserve"> having enough time to read the papers. </w:t>
            </w:r>
            <w:proofErr w:type="gramStart"/>
            <w:r w:rsidRPr="00A66D63">
              <w:rPr>
                <w:rFonts w:ascii="Times" w:hAnsi="Times" w:cs="Times"/>
                <w:sz w:val="20"/>
                <w:szCs w:val="20"/>
              </w:rPr>
              <w:t>often</w:t>
            </w:r>
            <w:proofErr w:type="gramEnd"/>
            <w:r w:rsidRPr="00A66D63">
              <w:rPr>
                <w:rFonts w:ascii="Times" w:hAnsi="Times" w:cs="Times"/>
                <w:sz w:val="20"/>
                <w:szCs w:val="20"/>
              </w:rPr>
              <w:t xml:space="preserve"> sent out too late to do more than a thorough skim, as opposed to reading them well.</w:t>
            </w:r>
          </w:p>
        </w:tc>
      </w:tr>
      <w:tr w:rsidR="00A66D63" w:rsidRPr="00A66D63" w14:paraId="78AE9EB0" w14:textId="77777777" w:rsidTr="00DD7A32">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ile</w:t>
            </w:r>
            <w:proofErr w:type="gramEnd"/>
            <w:r w:rsidRPr="00A66D63">
              <w:rPr>
                <w:rFonts w:ascii="Times" w:hAnsi="Times" w:cs="Times"/>
                <w:sz w:val="20"/>
                <w:szCs w:val="20"/>
              </w:rPr>
              <w:t xml:space="preserve"> extemporaneous discussions about various aspects of the papers produces a good discussion, I would have occasionally liked a more structured discussion with some topics from the papers to discussed layed out beforehand, and occasionally some better direction through the discussions.</w:t>
            </w:r>
          </w:p>
        </w:tc>
      </w:tr>
      <w:tr w:rsidR="00A66D63" w:rsidRPr="00A66D63" w14:paraId="07912992" w14:textId="77777777" w:rsidTr="00DD7A32">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w:t>
            </w:r>
            <w:proofErr w:type="gramStart"/>
            <w:r w:rsidRPr="00A66D63">
              <w:rPr>
                <w:rFonts w:ascii="Times" w:hAnsi="Times" w:cs="Times"/>
                <w:sz w:val="20"/>
                <w:szCs w:val="20"/>
              </w:rPr>
              <w:t>have heard</w:t>
            </w:r>
            <w:proofErr w:type="gramEnd"/>
            <w:r w:rsidRPr="00A66D63">
              <w:rPr>
                <w:rFonts w:ascii="Times" w:hAnsi="Times" w:cs="Times"/>
                <w:sz w:val="20"/>
                <w:szCs w:val="20"/>
              </w:rPr>
              <w:t xml:space="preserve"> because it was probably worth its weight in gold.</w:t>
            </w:r>
          </w:p>
        </w:tc>
      </w:tr>
      <w:tr w:rsidR="00A66D63" w:rsidRPr="00A66D63" w14:paraId="6ADE2A1B" w14:textId="77777777" w:rsidTr="00DD7A32">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ould suggest </w:t>
            </w:r>
            <w:proofErr w:type="gramStart"/>
            <w:r w:rsidRPr="00A66D63">
              <w:rPr>
                <w:rFonts w:ascii="Times" w:hAnsi="Times" w:cs="Times"/>
                <w:sz w:val="20"/>
                <w:szCs w:val="20"/>
              </w:rPr>
              <w:t>to send</w:t>
            </w:r>
            <w:proofErr w:type="gramEnd"/>
            <w:r w:rsidRPr="00A66D63">
              <w:rPr>
                <w:rFonts w:ascii="Times" w:hAnsi="Times" w:cs="Times"/>
                <w:sz w:val="20"/>
                <w:szCs w:val="20"/>
              </w:rPr>
              <w:t xml:space="preserve">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there</w:t>
            </w:r>
            <w:proofErr w:type="gramEnd"/>
            <w:r w:rsidRPr="00A66D63">
              <w:rPr>
                <w:rFonts w:ascii="Times" w:hAnsi="Times" w:cs="Times"/>
                <w:sz w:val="20"/>
                <w:szCs w:val="20"/>
              </w:rPr>
              <w:t xml:space="preserve"> is a wide range of content we discuss, and a diverse group of participants who bring up details more specific to their own background. </w:t>
            </w:r>
            <w:proofErr w:type="gramStart"/>
            <w:r w:rsidRPr="00A66D63">
              <w:rPr>
                <w:rFonts w:ascii="Times" w:hAnsi="Times" w:cs="Times"/>
                <w:sz w:val="20"/>
                <w:szCs w:val="20"/>
              </w:rPr>
              <w:t>this</w:t>
            </w:r>
            <w:proofErr w:type="gramEnd"/>
            <w:r w:rsidRPr="00A66D63">
              <w:rPr>
                <w:rFonts w:ascii="Times" w:hAnsi="Times" w:cs="Times"/>
                <w:sz w:val="20"/>
                <w:szCs w:val="20"/>
              </w:rPr>
              <w:t xml:space="preserve"> makes the discussions very stimulating typically.</w:t>
            </w:r>
          </w:p>
        </w:tc>
      </w:tr>
      <w:tr w:rsidR="00DE5B88" w:rsidRPr="00A66D63" w14:paraId="17088832" w14:textId="77777777" w:rsidTr="00DD7A32">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is discussion group/lab meeting was stimulating, and challenged me to think about things "outside the box," so to speak. We read papers and discussed their strengths and </w:t>
            </w:r>
            <w:proofErr w:type="gramStart"/>
            <w:r w:rsidRPr="00A66D63">
              <w:rPr>
                <w:rFonts w:ascii="Times" w:hAnsi="Times" w:cs="Times"/>
                <w:sz w:val="20"/>
                <w:szCs w:val="20"/>
              </w:rPr>
              <w:t>weaknesses which</w:t>
            </w:r>
            <w:proofErr w:type="gramEnd"/>
            <w:r w:rsidRPr="00A66D63">
              <w:rPr>
                <w:rFonts w:ascii="Times" w:hAnsi="Times" w:cs="Times"/>
                <w:sz w:val="20"/>
                <w:szCs w:val="20"/>
              </w:rPr>
              <w:t xml:space="preserve"> helped better myself as a scientist. Brian always tries and succeeds in making the discussions intellectually stimulating.</w:t>
            </w:r>
          </w:p>
        </w:tc>
      </w:tr>
      <w:tr w:rsidR="00DE5B88" w:rsidRPr="00A66D63" w14:paraId="6ACADE57" w14:textId="77777777" w:rsidTr="00DD7A32">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r w:rsidRPr="00A66D63">
              <w:rPr>
                <w:rFonts w:ascii="Times" w:hAnsi="Times" w:cs="Times"/>
                <w:sz w:val="20"/>
                <w:szCs w:val="20"/>
              </w:rPr>
              <w:t xml:space="preserve"> and format (ie discussions rather than presentations)</w:t>
            </w:r>
          </w:p>
        </w:tc>
      </w:tr>
      <w:tr w:rsidR="00DE5B88" w:rsidRPr="00A66D63" w14:paraId="0A6B8442" w14:textId="77777777" w:rsidTr="00DD7A32">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keep</w:t>
            </w:r>
            <w:proofErr w:type="gramEnd"/>
            <w:r w:rsidRPr="00A66D63">
              <w:rPr>
                <w:rFonts w:ascii="Times" w:hAnsi="Times" w:cs="Times"/>
                <w:sz w:val="20"/>
                <w:szCs w:val="20"/>
              </w:rPr>
              <w:t xml:space="preserve"> it open as a class section and continue to allow anyone to show up. </w:t>
            </w:r>
            <w:proofErr w:type="gramStart"/>
            <w:r w:rsidRPr="00A66D63">
              <w:rPr>
                <w:rFonts w:ascii="Times" w:hAnsi="Times" w:cs="Times"/>
                <w:sz w:val="20"/>
                <w:szCs w:val="20"/>
              </w:rPr>
              <w:t>i</w:t>
            </w:r>
            <w:proofErr w:type="gramEnd"/>
            <w:r w:rsidRPr="00A66D63">
              <w:rPr>
                <w:rFonts w:ascii="Times" w:hAnsi="Times" w:cs="Times"/>
                <w:sz w:val="20"/>
                <w:szCs w:val="20"/>
              </w:rPr>
              <w:t xml:space="preserve"> think this helps bring in more students than just HOFF lab members.</w:t>
            </w:r>
          </w:p>
        </w:tc>
      </w:tr>
      <w:tr w:rsidR="00DE5B88" w:rsidRPr="00A66D63" w14:paraId="19338A7E" w14:textId="77777777" w:rsidTr="00DD7A32">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I had to switch gears from a </w:t>
            </w:r>
            <w:proofErr w:type="gramStart"/>
            <w:r w:rsidRPr="00A66D63">
              <w:rPr>
                <w:rFonts w:ascii="Times" w:hAnsi="Times" w:cs="Times"/>
                <w:sz w:val="20"/>
                <w:szCs w:val="20"/>
              </w:rPr>
              <w:t>case by case</w:t>
            </w:r>
            <w:proofErr w:type="gramEnd"/>
            <w:r w:rsidRPr="00A66D63">
              <w:rPr>
                <w:rFonts w:ascii="Times" w:hAnsi="Times" w:cs="Times"/>
                <w:sz w:val="20"/>
                <w:szCs w:val="20"/>
              </w:rPr>
              <w:t xml:space="preserve"> kind of study in Animal Science to a much broader, more encompassing thought process. It was definitely different from what I am used to.</w:t>
            </w:r>
          </w:p>
        </w:tc>
      </w:tr>
      <w:tr w:rsidR="00DE5B88" w:rsidRPr="00A66D63" w14:paraId="28A22C66" w14:textId="77777777" w:rsidTr="00DD7A32">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great powerpoints and discussion.</w:t>
            </w:r>
          </w:p>
        </w:tc>
      </w:tr>
      <w:tr w:rsidR="00DE5B88" w:rsidRPr="00A66D63" w14:paraId="086707F1" w14:textId="77777777" w:rsidTr="00DD7A32">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our enthusiasm really makes this class easy to learn! </w:t>
            </w:r>
            <w:proofErr w:type="gramStart"/>
            <w:r w:rsidRPr="00A66D63">
              <w:rPr>
                <w:rFonts w:ascii="Times" w:hAnsi="Times" w:cs="Times"/>
                <w:sz w:val="20"/>
                <w:szCs w:val="20"/>
              </w:rPr>
              <w:t>you</w:t>
            </w:r>
            <w:proofErr w:type="gramEnd"/>
            <w:r w:rsidRPr="00A66D63">
              <w:rPr>
                <w:rFonts w:ascii="Times" w:hAnsi="Times" w:cs="Times"/>
                <w:sz w:val="20"/>
                <w:szCs w:val="20"/>
              </w:rPr>
              <w:t xml:space="preserve"> always sound so excited about the topic, so it in turn makes me want to learn about it too!</w:t>
            </w:r>
          </w:p>
        </w:tc>
      </w:tr>
      <w:tr w:rsidR="00DE5B88" w:rsidRPr="00A66D63" w14:paraId="52193AE1" w14:textId="77777777" w:rsidTr="00DD7A32">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Examples, running through simulations, learning macroevolutionary study techniques</w:t>
            </w:r>
          </w:p>
        </w:tc>
      </w:tr>
      <w:tr w:rsidR="00DE5B88" w:rsidRPr="00A66D63" w14:paraId="734C1EF1" w14:textId="77777777" w:rsidTr="00DD7A32">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feel like there were a few irrelevant topics that made me kind of bored and not really wishing to pay attention. I think Darwin and the other people we have discussed should have had </w:t>
            </w:r>
            <w:proofErr w:type="gramStart"/>
            <w:r w:rsidRPr="00A66D63">
              <w:rPr>
                <w:rFonts w:ascii="Times" w:hAnsi="Times" w:cs="Times"/>
                <w:sz w:val="20"/>
                <w:szCs w:val="20"/>
              </w:rPr>
              <w:t>there</w:t>
            </w:r>
            <w:proofErr w:type="gramEnd"/>
            <w:r w:rsidRPr="00A66D63">
              <w:rPr>
                <w:rFonts w:ascii="Times" w:hAnsi="Times" w:cs="Times"/>
                <w:sz w:val="20"/>
                <w:szCs w:val="20"/>
              </w:rPr>
              <w:t xml:space="preserve"> material discussed not so much their lives.</w:t>
            </w:r>
          </w:p>
        </w:tc>
      </w:tr>
      <w:tr w:rsidR="00DE5B88" w:rsidRPr="00A66D63" w14:paraId="6F380207" w14:textId="77777777" w:rsidTr="00DD7A32">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don't </w:t>
            </w:r>
            <w:proofErr w:type="gramStart"/>
            <w:r w:rsidRPr="00A66D63">
              <w:rPr>
                <w:rFonts w:ascii="Times" w:hAnsi="Times" w:cs="Times"/>
                <w:sz w:val="20"/>
                <w:szCs w:val="20"/>
              </w:rPr>
              <w:t>think</w:t>
            </w:r>
            <w:proofErr w:type="gramEnd"/>
            <w:r w:rsidRPr="00A66D63">
              <w:rPr>
                <w:rFonts w:ascii="Times" w:hAnsi="Times" w:cs="Times"/>
                <w:sz w:val="20"/>
                <w:szCs w:val="20"/>
              </w:rPr>
              <w:t xml:space="preserve">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Lack of powerpoints to review after class/lag time in uploading of presentations. </w:t>
            </w:r>
            <w:proofErr w:type="gramStart"/>
            <w:r w:rsidRPr="00A66D63">
              <w:rPr>
                <w:rFonts w:ascii="Times" w:hAnsi="Times" w:cs="Times"/>
                <w:sz w:val="20"/>
                <w:szCs w:val="20"/>
              </w:rPr>
              <w:t>Open ended</w:t>
            </w:r>
            <w:proofErr w:type="gramEnd"/>
            <w:r w:rsidRPr="00A66D63">
              <w:rPr>
                <w:rFonts w:ascii="Times" w:hAnsi="Times" w:cs="Times"/>
                <w:sz w:val="20"/>
                <w:szCs w:val="20"/>
              </w:rPr>
              <w:t xml:space="preserve">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could almost NEVER understand the professor. He speaks very fast and mumbles. He does recored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w:t>
            </w:r>
            <w:proofErr w:type="gramStart"/>
            <w:r w:rsidRPr="00A66D63">
              <w:rPr>
                <w:rFonts w:ascii="Times" w:hAnsi="Times" w:cs="Times"/>
                <w:sz w:val="20"/>
                <w:szCs w:val="20"/>
              </w:rPr>
              <w:t>students</w:t>
            </w:r>
            <w:proofErr w:type="gramEnd"/>
            <w:r w:rsidRPr="00A66D63">
              <w:rPr>
                <w:rFonts w:ascii="Times" w:hAnsi="Times" w:cs="Times"/>
                <w:sz w:val="20"/>
                <w:szCs w:val="20"/>
              </w:rPr>
              <w:t xml:space="preserve"> responses and Dr. O'Meara's response would be something vague like yes or why? </w:t>
            </w:r>
            <w:proofErr w:type="gramStart"/>
            <w:r w:rsidRPr="00A66D63">
              <w:rPr>
                <w:rFonts w:ascii="Times" w:hAnsi="Times" w:cs="Times"/>
                <w:sz w:val="20"/>
                <w:szCs w:val="20"/>
              </w:rPr>
              <w:t>but</w:t>
            </w:r>
            <w:proofErr w:type="gramEnd"/>
            <w:r w:rsidRPr="00A66D63">
              <w:rPr>
                <w:rFonts w:ascii="Times" w:hAnsi="Times" w:cs="Times"/>
                <w:sz w:val="20"/>
                <w:szCs w:val="20"/>
              </w:rPr>
              <w:t xml:space="preserve">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 a readings</w:t>
            </w:r>
            <w:proofErr w:type="gramEnd"/>
            <w:r w:rsidRPr="00A66D63">
              <w:rPr>
                <w:rFonts w:ascii="Times" w:hAnsi="Times" w:cs="Times"/>
                <w:sz w:val="20"/>
                <w:szCs w:val="20"/>
              </w:rPr>
              <w:t xml:space="preserve"> folder for further readings for the students relevant to the class topic should they want to learn more.</w:t>
            </w:r>
          </w:p>
        </w:tc>
      </w:tr>
      <w:tr w:rsidR="00DE5B88" w:rsidRPr="00A66D63" w14:paraId="737307B5" w14:textId="77777777" w:rsidTr="00DD7A32">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w:t>
            </w:r>
            <w:proofErr w:type="gramStart"/>
            <w:r w:rsidRPr="00A66D63">
              <w:rPr>
                <w:rFonts w:ascii="Times" w:hAnsi="Times" w:cs="Times"/>
                <w:sz w:val="20"/>
                <w:szCs w:val="20"/>
              </w:rPr>
              <w:t>time-limits</w:t>
            </w:r>
            <w:proofErr w:type="gramEnd"/>
            <w:r w:rsidRPr="00A66D63">
              <w:rPr>
                <w:rFonts w:ascii="Times" w:hAnsi="Times" w:cs="Times"/>
                <w:sz w:val="20"/>
                <w:szCs w:val="20"/>
              </w:rPr>
              <w:t xml:space="preserve">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t the beginning of the course, detail how macroevolution is studied, giving concrete examples: showing packages, softwares, and using real data. I struggled to understand HOW to address macroevolutionary questions because the methods were always unclear to me.</w:t>
            </w:r>
          </w:p>
        </w:tc>
      </w:tr>
      <w:tr w:rsidR="00DE5B88" w:rsidRPr="00A66D63" w14:paraId="426C7264" w14:textId="77777777" w:rsidTr="00DD7A32">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groupwork</w:t>
            </w:r>
          </w:p>
        </w:tc>
      </w:tr>
      <w:tr w:rsidR="00DE5B88" w:rsidRPr="00A66D63" w14:paraId="0E97D43C" w14:textId="77777777" w:rsidTr="00DD7A32">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51DFFC99"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w:t>
            </w:r>
            <w:proofErr w:type="gramStart"/>
            <w:r w:rsidRPr="00A66D63">
              <w:rPr>
                <w:rFonts w:ascii="Times" w:hAnsi="Times" w:cs="Times"/>
                <w:sz w:val="20"/>
                <w:szCs w:val="20"/>
              </w:rPr>
              <w:t>.</w:t>
            </w:r>
            <w:r w:rsidR="00D12755">
              <w:rPr>
                <w:rFonts w:ascii="Times" w:hAnsi="Times" w:cs="Times"/>
                <w:sz w:val="20"/>
                <w:szCs w:val="20"/>
              </w:rPr>
              <w:t>[</w:t>
            </w:r>
            <w:proofErr w:type="gramEnd"/>
            <w:r w:rsidR="00D12755">
              <w:rPr>
                <w:rFonts w:ascii="Times" w:hAnsi="Times" w:cs="Times"/>
                <w:sz w:val="20"/>
                <w:szCs w:val="20"/>
              </w:rPr>
              <w:t>comments about other instructor(s) redacted</w:t>
            </w:r>
            <w:r w:rsidRPr="00A66D63">
              <w:rPr>
                <w:rFonts w:ascii="Times" w:hAnsi="Times" w:cs="Times"/>
                <w:sz w:val="20"/>
                <w:szCs w:val="20"/>
              </w:rPr>
              <w:t>] Brian's section of the class has been really great. I am getting something from it, and it actually seems interesting to me (a surprise).</w:t>
            </w:r>
          </w:p>
        </w:tc>
      </w:tr>
      <w:tr w:rsidR="00DE5B88" w:rsidRPr="00A66D63" w14:paraId="7F95EEC7" w14:textId="77777777" w:rsidTr="00DD7A32">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6EEB7AC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Phylo: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46EAC18A"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xml:space="preserve">] Brian's section seemed more organized, clear, and challenging.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06A218B2" w14:textId="77777777" w:rsidTr="00DD7A32">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6E9791DC"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and no. Brian O'Meara and [postdoc assisting this section] did an excellent job at this. The material they taught was intellectually challenging yet had very clear goals, applications and usefulnes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46F02499" w14:textId="77777777" w:rsidTr="00DD7A32">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346F534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Phylo: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5FF7FF3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The powerpoint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49E88608"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hylogenetics portion of this class was very informative and useful.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lass activities with Brian and Jeremy, i.e. using R, BEAST, RAxML etc. programs, practicing with interpreting trees, question and answer...</w:t>
            </w:r>
          </w:p>
        </w:tc>
      </w:tr>
      <w:tr w:rsidR="00DE5B88" w:rsidRPr="00A66D63" w14:paraId="396A7D2B" w14:textId="77777777" w:rsidTr="00DD7A32">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582881E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A5B74D2" w14:textId="77777777" w:rsidTr="00DD7A32">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6FC72D4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6E81144C" w14:textId="77777777" w:rsidTr="00DD7A32">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62BA141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C457372" w14:textId="77777777" w:rsidTr="00DD7A32">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2FA3979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Phylo: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37E78BA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CC3E3A3" w14:textId="77777777" w:rsidTr="00DD7A32">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0C0A73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F4E8DE8" w14:textId="77777777" w:rsidTr="00DD7A32">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0BB829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16355AA" w14:textId="77777777" w:rsidTr="00DD7A32">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2F4AD518"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6CC20C3" w14:textId="77777777" w:rsidTr="00DD7A32">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0FFD66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f this course is designed to get students "up to speed" on current research directions of evolution, I'd say Brian/[assisting postdoc] did a great job, </w:t>
            </w:r>
            <w:r>
              <w:rPr>
                <w:rFonts w:ascii="Times" w:hAnsi="Times" w:cs="Times"/>
                <w:sz w:val="20"/>
                <w:szCs w:val="20"/>
              </w:rPr>
              <w:t>[comments about other instructor(s) redacted</w:t>
            </w:r>
            <w:r w:rsidR="00DE5B88" w:rsidRPr="00A66D63">
              <w:rPr>
                <w:rFonts w:ascii="Times" w:hAnsi="Times" w:cs="Times"/>
                <w:sz w:val="20"/>
                <w:szCs w:val="20"/>
              </w:rPr>
              <w:t xml:space="preserve">] I feel like I could sit down with someone now and tell them WHY phylogenetics is important (Brian/[assisting postdoc]'s section) and how to work with it in various applications </w:t>
            </w: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51EF1C13" w14:textId="77777777" w:rsidTr="00DD7A32">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3422B642"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8101339" w14:textId="77777777" w:rsidTr="00DD7A32">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2B6F3A5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5EDD420" w14:textId="77777777" w:rsidTr="00DD7A32">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62DB0284"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BDDAB33" w14:textId="77777777" w:rsidTr="00DD7A32">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1B29431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55366CF" w14:textId="77777777" w:rsidTr="00DD7A32">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422D5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w:t>
            </w: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The BIG PICTURE [...] was definitely there for Phylogenetics however.</w:t>
            </w:r>
          </w:p>
        </w:tc>
      </w:tr>
      <w:tr w:rsidR="00DE5B88" w:rsidRPr="00A66D63" w14:paraId="25B179FA" w14:textId="77777777" w:rsidTr="00DD7A32">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w:t>
            </w:r>
            <w:proofErr w:type="gramStart"/>
            <w:r w:rsidRPr="00A66D63">
              <w:rPr>
                <w:rFonts w:ascii="Times" w:hAnsi="Times" w:cs="Times"/>
                <w:sz w:val="20"/>
                <w:szCs w:val="20"/>
              </w:rPr>
              <w:t>am</w:t>
            </w:r>
            <w:proofErr w:type="gramEnd"/>
            <w:r w:rsidRPr="00A66D63">
              <w:rPr>
                <w:rFonts w:ascii="Times" w:hAnsi="Times" w:cs="Times"/>
                <w:sz w:val="20"/>
                <w:szCs w:val="20"/>
              </w:rPr>
              <w:t xml:space="preserve">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gramStart"/>
            <w:r w:rsidRPr="00A66D63">
              <w:rPr>
                <w:rFonts w:ascii="Times" w:hAnsi="Times" w:cs="Times"/>
                <w:sz w:val="20"/>
                <w:szCs w:val="20"/>
              </w:rPr>
              <w:t>I've</w:t>
            </w:r>
            <w:proofErr w:type="gramEnd"/>
            <w:r w:rsidRPr="00A66D63">
              <w:rPr>
                <w:rFonts w:ascii="Times" w:hAnsi="Times" w:cs="Times"/>
                <w:sz w:val="20"/>
                <w:szCs w:val="20"/>
              </w:rPr>
              <w:t xml:space="preserve"> never heard of most of the terms covered in the course and it was very hard to follow.</w:t>
            </w:r>
          </w:p>
        </w:tc>
      </w:tr>
      <w:tr w:rsidR="00DE5B88" w:rsidRPr="00A66D63" w14:paraId="1CA3DE1F" w14:textId="77777777" w:rsidTr="00DD7A32">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 not intellectually stimulating simply because the things i had studied and was required to study were not on the test, it did not stimulate me knowing the stuff i have been studying will not be utilized.</w:t>
            </w:r>
          </w:p>
        </w:tc>
      </w:tr>
      <w:tr w:rsidR="00DE5B88" w:rsidRPr="00A66D63" w14:paraId="0E9622AB" w14:textId="77777777" w:rsidTr="00DD7A32">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got </w:t>
            </w:r>
            <w:proofErr w:type="gramStart"/>
            <w:r w:rsidRPr="00A66D63">
              <w:rPr>
                <w:rFonts w:ascii="Times" w:hAnsi="Times" w:cs="Times"/>
                <w:sz w:val="20"/>
                <w:szCs w:val="20"/>
              </w:rPr>
              <w:t>one thinking</w:t>
            </w:r>
            <w:proofErr w:type="gramEnd"/>
            <w:r w:rsidRPr="00A66D63">
              <w:rPr>
                <w:rFonts w:ascii="Times" w:hAnsi="Times" w:cs="Times"/>
                <w:sz w:val="20"/>
                <w:szCs w:val="20"/>
              </w:rPr>
              <w:t xml:space="preserve"> about species extinction and all the tpyes of science that still is going on and is recent, also relates to us.</w:t>
            </w:r>
          </w:p>
        </w:tc>
      </w:tr>
      <w:tr w:rsidR="00DE5B88" w:rsidRPr="00A66D63" w14:paraId="5B7FBDA2" w14:textId="77777777" w:rsidTr="00DD7A32">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aware of the diversity of the world i live in.</w:t>
            </w:r>
          </w:p>
        </w:tc>
      </w:tr>
      <w:tr w:rsidR="00DE5B88" w:rsidRPr="00A66D63" w14:paraId="26A5A06B" w14:textId="77777777" w:rsidTr="00DD7A32">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taught me something that I didn' t know. Especially about fungi and bacteria.</w:t>
            </w:r>
          </w:p>
        </w:tc>
      </w:tr>
      <w:tr w:rsidR="00DE5B88" w:rsidRPr="00A66D63" w14:paraId="3F0E7EDE" w14:textId="77777777" w:rsidTr="00DD7A32">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Alot of interesting concepts, topics and examples</w:t>
            </w:r>
          </w:p>
        </w:tc>
      </w:tr>
      <w:tr w:rsidR="00DE5B88" w:rsidRPr="00A66D63" w14:paraId="46A2947F" w14:textId="77777777" w:rsidTr="00DD7A32">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We </w:t>
            </w:r>
            <w:proofErr w:type="gramStart"/>
            <w:r w:rsidRPr="00A66D63">
              <w:rPr>
                <w:rFonts w:ascii="Times" w:hAnsi="Times" w:cs="Times"/>
                <w:sz w:val="20"/>
                <w:szCs w:val="20"/>
              </w:rPr>
              <w:t>were</w:t>
            </w:r>
            <w:proofErr w:type="gramEnd"/>
            <w:r w:rsidRPr="00A66D63">
              <w:rPr>
                <w:rFonts w:ascii="Times" w:hAnsi="Times" w:cs="Times"/>
                <w:sz w:val="20"/>
                <w:szCs w:val="20"/>
              </w:rPr>
              <w:t xml:space="preserve"> required to take clicker quizzes on a regular basis.</w:t>
            </w:r>
          </w:p>
        </w:tc>
      </w:tr>
      <w:tr w:rsidR="00DE5B88" w:rsidRPr="00A66D63" w14:paraId="08A1A3C8" w14:textId="77777777" w:rsidTr="00DD7A32">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Mr. O'Meara has a way of engaging his students while talking about Biology </w:t>
            </w:r>
            <w:proofErr w:type="gramStart"/>
            <w:r w:rsidRPr="00A66D63">
              <w:rPr>
                <w:rFonts w:ascii="Times" w:hAnsi="Times" w:cs="Times"/>
                <w:sz w:val="20"/>
                <w:szCs w:val="20"/>
              </w:rPr>
              <w:t>that forces</w:t>
            </w:r>
            <w:proofErr w:type="gramEnd"/>
            <w:r w:rsidRPr="00A66D63">
              <w:rPr>
                <w:rFonts w:ascii="Times" w:hAnsi="Times" w:cs="Times"/>
                <w:sz w:val="20"/>
                <w:szCs w:val="20"/>
              </w:rPr>
              <w:t xml:space="preserve"> you to think of the larger picture. Instead of just presenting facts he was able to focus on what the content meant on a larger scale.</w:t>
            </w:r>
          </w:p>
        </w:tc>
      </w:tr>
      <w:tr w:rsidR="00DE5B88" w:rsidRPr="00A66D63" w14:paraId="7CF44A7F" w14:textId="77777777" w:rsidTr="00DD7A32">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hile the amount of information was great -expecting us to assume certain details with other examples in class, the information was not difficult. The concepts were overly simple. The difficult aspect was applying the information. I can know all of the characteristics of a protist but unless I have background knowledge of organisms, I'm not going to be able to identify them as a protist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ellular</w:t>
            </w:r>
            <w:proofErr w:type="gramEnd"/>
          </w:p>
        </w:tc>
      </w:tr>
      <w:tr w:rsidR="00DE5B88" w:rsidRPr="00A66D63" w14:paraId="49865F65" w14:textId="77777777" w:rsidTr="00DD7A32">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and the short web assigns that were clearly announced on black board.</w:t>
            </w:r>
          </w:p>
        </w:tc>
      </w:tr>
      <w:tr w:rsidR="00DE5B88" w:rsidRPr="00A66D63" w14:paraId="7973B037" w14:textId="77777777" w:rsidTr="00DD7A32">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s</w:t>
            </w:r>
            <w:proofErr w:type="gramEnd"/>
          </w:p>
        </w:tc>
      </w:tr>
      <w:tr w:rsidR="00DE5B88" w:rsidRPr="00A66D63" w14:paraId="2D7E6907" w14:textId="77777777" w:rsidTr="00DD7A32">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and videos on the powerpoint slides.</w:t>
            </w:r>
          </w:p>
        </w:tc>
      </w:tr>
      <w:tr w:rsidR="00DE5B88" w:rsidRPr="00A66D63" w14:paraId="2CF9C80F" w14:textId="77777777" w:rsidTr="00DD7A32">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ab</w:t>
            </w:r>
            <w:proofErr w:type="gramEnd"/>
          </w:p>
        </w:tc>
      </w:tr>
      <w:tr w:rsidR="00DE5B88" w:rsidRPr="00A66D63" w14:paraId="30722F6A" w14:textId="77777777" w:rsidTr="00DD7A32">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comfort </w:t>
            </w:r>
            <w:proofErr w:type="gramStart"/>
            <w:r w:rsidRPr="00A66D63">
              <w:rPr>
                <w:rFonts w:ascii="Times" w:hAnsi="Times" w:cs="Times"/>
                <w:sz w:val="20"/>
                <w:szCs w:val="20"/>
              </w:rPr>
              <w:t>level of the class, meaning I could ask questions and not feel</w:t>
            </w:r>
            <w:proofErr w:type="gramEnd"/>
            <w:r w:rsidRPr="00A66D63">
              <w:rPr>
                <w:rFonts w:ascii="Times" w:hAnsi="Times" w:cs="Times"/>
                <w:sz w:val="20"/>
                <w:szCs w:val="20"/>
              </w:rPr>
              <w:t xml:space="preserve"> awkward.</w:t>
            </w:r>
          </w:p>
        </w:tc>
      </w:tr>
      <w:tr w:rsidR="00DE5B88" w:rsidRPr="00A66D63" w14:paraId="207CCFFF" w14:textId="77777777" w:rsidTr="00DD7A32">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O'Meara was always excited for class and made coming to a large lecture actually not terrible.</w:t>
            </w:r>
          </w:p>
        </w:tc>
      </w:tr>
      <w:tr w:rsidR="00DE5B88" w:rsidRPr="00A66D63" w14:paraId="423100CB" w14:textId="77777777" w:rsidTr="00DD7A32">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 and lecture were good. Clicker questions and readings.</w:t>
            </w:r>
          </w:p>
        </w:tc>
      </w:tr>
      <w:tr w:rsidR="00DE5B88" w:rsidRPr="00A66D63" w14:paraId="425A8606" w14:textId="77777777" w:rsidTr="00DD7A32">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comparisons to noticle things in life.</w:t>
            </w:r>
          </w:p>
        </w:tc>
      </w:tr>
      <w:tr w:rsidR="00DE5B88" w:rsidRPr="00A66D63" w14:paraId="278F3626" w14:textId="77777777" w:rsidTr="00DD7A32">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text book</w:t>
            </w:r>
          </w:p>
        </w:tc>
      </w:tr>
      <w:tr w:rsidR="00DE5B88" w:rsidRPr="00A66D63" w14:paraId="7665A55B" w14:textId="77777777" w:rsidTr="00DD7A32">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highlighted text in the book</w:t>
            </w:r>
          </w:p>
        </w:tc>
      </w:tr>
      <w:tr w:rsidR="00DE5B88" w:rsidRPr="00A66D63" w14:paraId="28058B49" w14:textId="77777777" w:rsidTr="00DD7A32">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s</w:t>
            </w:r>
          </w:p>
        </w:tc>
      </w:tr>
      <w:tr w:rsidR="00DE5B88" w:rsidRPr="00A66D63" w14:paraId="3561870C" w14:textId="77777777" w:rsidTr="00DD7A32">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w:t>
            </w:r>
          </w:p>
        </w:tc>
      </w:tr>
      <w:tr w:rsidR="00DE5B88" w:rsidRPr="00A66D63" w14:paraId="70E4BEDF" w14:textId="77777777" w:rsidTr="00DD7A32">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made what could have been a boring lecture into a truly interesting course.</w:t>
            </w:r>
          </w:p>
        </w:tc>
      </w:tr>
      <w:tr w:rsidR="00DE5B88" w:rsidRPr="00A66D63" w14:paraId="05EDC3C2" w14:textId="77777777" w:rsidTr="00DD7A32">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very time a point was made in a form other than an example. While teaching through examples might seem more interesting, it's not good for learning. Make a point, than make an example, </w:t>
            </w:r>
            <w:proofErr w:type="gramStart"/>
            <w:r w:rsidRPr="00A66D63">
              <w:rPr>
                <w:rFonts w:ascii="Times" w:hAnsi="Times" w:cs="Times"/>
                <w:sz w:val="20"/>
                <w:szCs w:val="20"/>
              </w:rPr>
              <w:t>then</w:t>
            </w:r>
            <w:proofErr w:type="gramEnd"/>
            <w:r w:rsidRPr="00A66D63">
              <w:rPr>
                <w:rFonts w:ascii="Times" w:hAnsi="Times" w:cs="Times"/>
                <w:sz w:val="20"/>
                <w:szCs w:val="20"/>
              </w:rPr>
              <w:t xml:space="preserve"> make the point again.</w:t>
            </w:r>
          </w:p>
        </w:tc>
      </w:tr>
      <w:tr w:rsidR="00DE5B88" w:rsidRPr="00A66D63" w14:paraId="56EB794F" w14:textId="77777777" w:rsidTr="00DD7A32">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a HUGE contributor to the class. His interest and enthusiasm really made me want to learn more about biology and biological processes.</w:t>
            </w:r>
          </w:p>
        </w:tc>
      </w:tr>
      <w:tr w:rsidR="00DE5B88" w:rsidRPr="00A66D63" w14:paraId="4BB3C3FC" w14:textId="77777777" w:rsidTr="00DD7A32">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homework </w:t>
            </w:r>
            <w:proofErr w:type="gramStart"/>
            <w:r w:rsidRPr="00A66D63">
              <w:rPr>
                <w:rFonts w:ascii="Times" w:hAnsi="Times" w:cs="Times"/>
                <w:sz w:val="20"/>
                <w:szCs w:val="20"/>
              </w:rPr>
              <w:t>assignments was</w:t>
            </w:r>
            <w:proofErr w:type="gramEnd"/>
            <w:r w:rsidRPr="00A66D63">
              <w:rPr>
                <w:rFonts w:ascii="Times" w:hAnsi="Times" w:cs="Times"/>
                <w:sz w:val="20"/>
                <w:szCs w:val="20"/>
              </w:rPr>
              <w:t xml:space="preserve"> a big part of helping me learn the material.</w:t>
            </w:r>
          </w:p>
        </w:tc>
      </w:tr>
      <w:tr w:rsidR="00DE5B88" w:rsidRPr="00A66D63" w14:paraId="1B30D4D7" w14:textId="77777777" w:rsidTr="00DD7A32">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4EF35DF9" w14:textId="77777777" w:rsidTr="00DD7A32">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est</w:t>
            </w:r>
            <w:proofErr w:type="gramEnd"/>
            <w:r w:rsidRPr="00A66D63">
              <w:rPr>
                <w:rFonts w:ascii="Times" w:hAnsi="Times" w:cs="Times"/>
                <w:sz w:val="20"/>
                <w:szCs w:val="20"/>
              </w:rPr>
              <w:t xml:space="preserve"> questions were abstract</w:t>
            </w:r>
          </w:p>
        </w:tc>
      </w:tr>
      <w:tr w:rsidR="00DE5B88" w:rsidRPr="00A66D63" w14:paraId="2FAA5E36" w14:textId="77777777" w:rsidTr="00DD7A32">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onsistency of assignment vs test. At this point i find it useless even reading or studying because none of the work i put in will help me on the tests. I'm not even quite sure what i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r w:rsidRPr="00A66D63">
              <w:rPr>
                <w:rFonts w:ascii="Times" w:hAnsi="Times" w:cs="Times"/>
                <w:sz w:val="20"/>
                <w:szCs w:val="20"/>
              </w:rPr>
              <w:t xml:space="preserve"> videos the entire time were no help.</w:t>
            </w:r>
          </w:p>
        </w:tc>
      </w:tr>
      <w:tr w:rsidR="00DE5B88" w:rsidRPr="00A66D63" w14:paraId="48ED1A1C" w14:textId="77777777" w:rsidTr="00DD7A32">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s speech was sometimes unintelligible</w:t>
            </w:r>
          </w:p>
        </w:tc>
      </w:tr>
      <w:tr w:rsidR="00DE5B88" w:rsidRPr="00A66D63" w14:paraId="55A59EE5" w14:textId="77777777" w:rsidTr="00DD7A32">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as a lot of material that was really broad rather than going indepth with some things, but that is probably the way with most 100 level science classes</w:t>
            </w:r>
          </w:p>
        </w:tc>
      </w:tr>
      <w:tr w:rsidR="00DE5B88" w:rsidRPr="00A66D63" w14:paraId="095584A9" w14:textId="77777777" w:rsidTr="00DD7A32">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uldn't hear you most of the time because you get over entusiastic sometimes.</w:t>
            </w:r>
          </w:p>
        </w:tc>
      </w:tr>
      <w:tr w:rsidR="00DE5B88" w:rsidRPr="00A66D63" w14:paraId="5405E499" w14:textId="77777777" w:rsidTr="00DD7A32">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y</w:t>
            </w:r>
            <w:proofErr w:type="gramEnd"/>
            <w:r w:rsidRPr="00A66D63">
              <w:rPr>
                <w:rFonts w:ascii="Times" w:hAnsi="Times" w:cs="Times"/>
                <w:sz w:val="20"/>
                <w:szCs w:val="20"/>
              </w:rPr>
              <w:t xml:space="preserve"> computer, and failure for instructor to narrow material and clarify concepts.</w:t>
            </w:r>
          </w:p>
        </w:tc>
      </w:tr>
      <w:tr w:rsidR="00DE5B88" w:rsidRPr="00A66D63" w14:paraId="78AE3359" w14:textId="77777777" w:rsidTr="00DD7A32">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lectures were interesting but the instructor often would get excited and become almost impossible to understand</w:t>
            </w:r>
          </w:p>
        </w:tc>
      </w:tr>
      <w:tr w:rsidR="00DE5B88" w:rsidRPr="00A66D63" w14:paraId="47B3F67A" w14:textId="77777777" w:rsidTr="00DD7A32">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ra gets really excited about what he is talking about and then speeds up and becomes difficult to understand.</w:t>
            </w:r>
          </w:p>
        </w:tc>
      </w:tr>
      <w:tr w:rsidR="00DE5B88" w:rsidRPr="00A66D63" w14:paraId="7BF193EC" w14:textId="77777777" w:rsidTr="00DD7A32">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DE5B88" w:rsidRPr="00A66D63" w14:paraId="63503D04" w14:textId="77777777" w:rsidTr="00DD7A32">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756F3AA3" w14:textId="77777777" w:rsidTr="00DD7A32">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able weren't</w:t>
            </w:r>
            <w:proofErr w:type="gramEnd"/>
            <w:r w:rsidRPr="00A66D63">
              <w:rPr>
                <w:rFonts w:ascii="Times" w:hAnsi="Times" w:cs="Times"/>
                <w:sz w:val="20"/>
                <w:szCs w:val="20"/>
              </w:rPr>
              <w:t xml:space="preserve">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n some of the lectures O'Meara used other things that had nothing to do with biology to relate it to a biological term or experiment. But that </w:t>
            </w:r>
            <w:proofErr w:type="gramStart"/>
            <w:r w:rsidRPr="00A66D63">
              <w:rPr>
                <w:rFonts w:ascii="Times" w:hAnsi="Times" w:cs="Times"/>
                <w:sz w:val="20"/>
                <w:szCs w:val="20"/>
              </w:rPr>
              <w:t>kinda</w:t>
            </w:r>
            <w:proofErr w:type="gramEnd"/>
            <w:r w:rsidRPr="00A66D63">
              <w:rPr>
                <w:rFonts w:ascii="Times" w:hAnsi="Times" w:cs="Times"/>
                <w:sz w:val="20"/>
                <w:szCs w:val="20"/>
              </w:rPr>
              <w:t xml:space="preserve"> threw me off.</w:t>
            </w:r>
          </w:p>
        </w:tc>
      </w:tr>
      <w:tr w:rsidR="00DE5B88" w:rsidRPr="00A66D63" w14:paraId="0623DDB2" w14:textId="77777777" w:rsidTr="00DD7A32">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times hard to parse what was going on on the slides..</w:t>
            </w:r>
            <w:proofErr w:type="gramStart"/>
            <w:r w:rsidRPr="00A66D63">
              <w:rPr>
                <w:rFonts w:ascii="Times" w:hAnsi="Times" w:cs="Times"/>
                <w:sz w:val="20"/>
                <w:szCs w:val="20"/>
              </w:rPr>
              <w:t>.</w:t>
            </w:r>
            <w:proofErr w:type="gramEnd"/>
            <w:r w:rsidRPr="00A66D63">
              <w:rPr>
                <w:rFonts w:ascii="Times" w:hAnsi="Times" w:cs="Times"/>
                <w:sz w:val="20"/>
                <w:szCs w:val="20"/>
              </w:rPr>
              <w:t xml:space="preserve"> More text would have helped.</w:t>
            </w:r>
          </w:p>
        </w:tc>
      </w:tr>
      <w:tr w:rsidR="00DE5B88" w:rsidRPr="00A66D63" w14:paraId="7AF4095F" w14:textId="77777777" w:rsidTr="00DD7A32">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ut more text on the slides, assign more homework </w:t>
            </w:r>
            <w:proofErr w:type="gramStart"/>
            <w:r w:rsidRPr="00A66D63">
              <w:rPr>
                <w:rFonts w:ascii="Times" w:hAnsi="Times" w:cs="Times"/>
                <w:sz w:val="20"/>
                <w:szCs w:val="20"/>
              </w:rPr>
              <w:t>( since</w:t>
            </w:r>
            <w:proofErr w:type="gramEnd"/>
            <w:r w:rsidRPr="00A66D63">
              <w:rPr>
                <w:rFonts w:ascii="Times" w:hAnsi="Times" w:cs="Times"/>
                <w:sz w:val="20"/>
                <w:szCs w:val="20"/>
              </w:rPr>
              <w:t xml:space="preserve"> you made us spend a good amount of money on the freaking masteringbiology),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Just be </w:t>
            </w:r>
            <w:proofErr w:type="gramStart"/>
            <w:r w:rsidRPr="00A66D63">
              <w:rPr>
                <w:rFonts w:ascii="Times" w:hAnsi="Times" w:cs="Times"/>
                <w:sz w:val="20"/>
                <w:szCs w:val="20"/>
              </w:rPr>
              <w:t>more clear</w:t>
            </w:r>
            <w:proofErr w:type="gramEnd"/>
            <w:r w:rsidRPr="00A66D63">
              <w:rPr>
                <w:rFonts w:ascii="Times" w:hAnsi="Times" w:cs="Times"/>
                <w:sz w:val="20"/>
                <w:szCs w:val="20"/>
              </w:rPr>
              <w:t xml:space="preserve"> in the lectures. And put words into the slides</w:t>
            </w:r>
          </w:p>
        </w:tc>
      </w:tr>
      <w:tr w:rsidR="00DE5B88" w:rsidRPr="00A66D63" w14:paraId="67CEE3A8" w14:textId="77777777" w:rsidTr="00DD7A32">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x</w:t>
            </w:r>
          </w:p>
        </w:tc>
      </w:tr>
      <w:tr w:rsidR="00DE5B88" w:rsidRPr="00A66D63" w14:paraId="490328C5" w14:textId="77777777" w:rsidTr="00DD7A32">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rward questions</w:t>
            </w:r>
          </w:p>
        </w:tc>
      </w:tr>
      <w:tr w:rsidR="00DE5B88" w:rsidRPr="00A66D63" w14:paraId="0366E7D5" w14:textId="77777777" w:rsidTr="00DD7A32">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oor quality power points and makes it very unclear what content would be on the exams. Tests barely reflected any power </w:t>
            </w:r>
            <w:proofErr w:type="gramStart"/>
            <w:r w:rsidRPr="00A66D63">
              <w:rPr>
                <w:rFonts w:ascii="Times" w:hAnsi="Times" w:cs="Times"/>
                <w:sz w:val="20"/>
                <w:szCs w:val="20"/>
              </w:rPr>
              <w:t>points,</w:t>
            </w:r>
            <w:proofErr w:type="gramEnd"/>
            <w:r w:rsidRPr="00A66D63">
              <w:rPr>
                <w:rFonts w:ascii="Times" w:hAnsi="Times" w:cs="Times"/>
                <w:sz w:val="20"/>
                <w:szCs w:val="20"/>
              </w:rPr>
              <w:t xml:space="preserve"> honestly have no idea where the questions came from. Would have assignments like "skim chapters 2-18" which is beyond ridiculous. Atleast invest in a studyguide or make it clear what were supposed to study to prepare </w:t>
            </w:r>
            <w:proofErr w:type="gramStart"/>
            <w:r w:rsidRPr="00A66D63">
              <w:rPr>
                <w:rFonts w:ascii="Times" w:hAnsi="Times" w:cs="Times"/>
                <w:sz w:val="20"/>
                <w:szCs w:val="20"/>
              </w:rPr>
              <w:t>ourselves</w:t>
            </w:r>
            <w:proofErr w:type="gramEnd"/>
            <w:r w:rsidRPr="00A66D63">
              <w:rPr>
                <w:rFonts w:ascii="Times" w:hAnsi="Times" w:cs="Times"/>
                <w:sz w:val="20"/>
                <w:szCs w:val="20"/>
              </w:rPr>
              <w:t>. Didn't really learn much, stressed more than anything</w:t>
            </w:r>
          </w:p>
        </w:tc>
      </w:tr>
      <w:tr w:rsidR="00DE5B88" w:rsidRPr="00A66D63" w14:paraId="3B759705" w14:textId="77777777" w:rsidTr="00DD7A32">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the tests easier rather than manipulating the grading scale. The objective of the course is to teach us, not make us fail but change our failing grades to Bs</w:t>
            </w:r>
          </w:p>
        </w:tc>
      </w:tr>
      <w:tr w:rsidR="00DE5B88" w:rsidRPr="00A66D63" w14:paraId="5F4E9B15" w14:textId="77777777" w:rsidTr="00DD7A32">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w:t>
            </w:r>
            <w:proofErr w:type="gramStart"/>
            <w:r w:rsidRPr="00A66D63">
              <w:rPr>
                <w:rFonts w:ascii="Times" w:hAnsi="Times" w:cs="Times"/>
                <w:sz w:val="20"/>
                <w:szCs w:val="20"/>
              </w:rPr>
              <w:t>test are</w:t>
            </w:r>
            <w:proofErr w:type="gramEnd"/>
            <w:r w:rsidRPr="00A66D63">
              <w:rPr>
                <w:rFonts w:ascii="Times" w:hAnsi="Times" w:cs="Times"/>
                <w:sz w:val="20"/>
                <w:szCs w:val="20"/>
              </w:rPr>
              <w:t xml:space="preserve"> way too difficult and are nothing that we went over, it is like coming into a test blindly, knowing that everything you learned was pointless. It was a very difficult class and do not wish to retake it. I reconsider my major because of this class, although i know other biology classes could have resulted in better outcomes.</w:t>
            </w:r>
          </w:p>
        </w:tc>
      </w:tr>
      <w:tr w:rsidR="00DE5B88" w:rsidRPr="00A66D63" w14:paraId="2D6B96A3" w14:textId="77777777" w:rsidTr="00DD7A32">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having</w:t>
            </w:r>
            <w:proofErr w:type="gramEnd"/>
            <w:r w:rsidRPr="00A66D63">
              <w:rPr>
                <w:rFonts w:ascii="Times" w:hAnsi="Times" w:cs="Times"/>
                <w:sz w:val="20"/>
                <w:szCs w:val="20"/>
              </w:rPr>
              <w:t xml:space="preserve"> notes to take instead of watching pointless videos that did NOT help with the test.</w:t>
            </w:r>
          </w:p>
        </w:tc>
      </w:tr>
      <w:tr w:rsidR="00DE5B88" w:rsidRPr="00A66D63" w14:paraId="268F4265" w14:textId="77777777" w:rsidTr="00DD7A32">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tter powerpoints. Speak slower and calmly, use MasteringBio more</w:t>
            </w:r>
          </w:p>
        </w:tc>
      </w:tr>
      <w:tr w:rsidR="00DE5B88" w:rsidRPr="00A66D63" w14:paraId="13DB111A" w14:textId="77777777" w:rsidTr="00DD7A32">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cus on specific parts of the course</w:t>
            </w:r>
          </w:p>
        </w:tc>
      </w:tr>
      <w:tr w:rsidR="00DE5B88" w:rsidRPr="00A66D63" w14:paraId="379F6EB0" w14:textId="77777777" w:rsidTr="00DD7A32">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elaborate powerpoints with things other than just pictures or videos for note taking.</w:t>
            </w:r>
          </w:p>
        </w:tc>
      </w:tr>
      <w:tr w:rsidR="00DE5B88" w:rsidRPr="00A66D63" w14:paraId="5885002A" w14:textId="77777777" w:rsidTr="00DD7A32">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more clear on the lampyr project, i had no idea we were turning the three pieces at separate times, I ended up turning them in all at once which may have faltered my grade some because i rushed.</w:t>
            </w:r>
          </w:p>
        </w:tc>
      </w:tr>
      <w:tr w:rsidR="00DE5B88" w:rsidRPr="00A66D63" w14:paraId="05008E9E" w14:textId="77777777" w:rsidTr="00DD7A32">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mpyr mini-essays did not seem necessary.</w:t>
            </w:r>
          </w:p>
        </w:tc>
      </w:tr>
      <w:tr w:rsidR="00DE5B88" w:rsidRPr="00A66D63" w14:paraId="1F2919EF" w14:textId="77777777" w:rsidTr="00DD7A32">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online homework cause we only had like 3 of them and we had to pay like 60 dollars for the code</w:t>
            </w:r>
          </w:p>
        </w:tc>
      </w:tr>
      <w:tr w:rsidR="00DE5B88" w:rsidRPr="00A66D63" w14:paraId="71244D41" w14:textId="77777777" w:rsidTr="00DD7A32">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only complaints I have </w:t>
            </w:r>
            <w:proofErr w:type="gramStart"/>
            <w:r w:rsidRPr="00A66D63">
              <w:rPr>
                <w:rFonts w:ascii="Times" w:hAnsi="Times" w:cs="Times"/>
                <w:sz w:val="20"/>
                <w:szCs w:val="20"/>
              </w:rPr>
              <w:t>is</w:t>
            </w:r>
            <w:proofErr w:type="gramEnd"/>
            <w:r w:rsidRPr="00A66D63">
              <w:rPr>
                <w:rFonts w:ascii="Times" w:hAnsi="Times" w:cs="Times"/>
                <w:sz w:val="20"/>
                <w:szCs w:val="20"/>
              </w:rPr>
              <w:t xml:space="preserve">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w:t>
            </w:r>
            <w:proofErr w:type="gramEnd"/>
            <w:r w:rsidRPr="00A66D63">
              <w:rPr>
                <w:rFonts w:ascii="Times" w:hAnsi="Times" w:cs="Times"/>
                <w:sz w:val="20"/>
                <w:szCs w:val="20"/>
              </w:rPr>
              <w:t xml:space="preserve"> new instructor or at least some teaching classes on how to relay the information correctly, because obviously he is not.</w:t>
            </w:r>
          </w:p>
        </w:tc>
      </w:tr>
      <w:tr w:rsidR="00DE5B88" w:rsidRPr="00A66D63" w14:paraId="6DE6B285" w14:textId="77777777" w:rsidTr="00DD7A32">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Mr. O'Omeara did a fine job of keeping things interesting. His excellent use of multimedia was impressive to say the least.</w:t>
            </w:r>
          </w:p>
        </w:tc>
      </w:tr>
      <w:tr w:rsidR="00DE5B88" w:rsidRPr="00A66D63" w14:paraId="2D78C3E0" w14:textId="77777777" w:rsidTr="00DD7A32">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suggest that O'Meara talk more slowly and use more slides with words on it and also make test questions that make sense. </w:t>
            </w:r>
            <w:proofErr w:type="gramStart"/>
            <w:r w:rsidRPr="00A66D63">
              <w:rPr>
                <w:rFonts w:ascii="Times" w:hAnsi="Times" w:cs="Times"/>
                <w:sz w:val="20"/>
                <w:szCs w:val="20"/>
              </w:rPr>
              <w:t>instead</w:t>
            </w:r>
            <w:proofErr w:type="gramEnd"/>
            <w:r w:rsidRPr="00A66D63">
              <w:rPr>
                <w:rFonts w:ascii="Times" w:hAnsi="Times" w:cs="Times"/>
                <w:sz w:val="20"/>
                <w:szCs w:val="20"/>
              </w:rPr>
              <w:t xml:space="preserve"> of tricky ones.</w:t>
            </w:r>
          </w:p>
        </w:tc>
      </w:tr>
      <w:tr w:rsidR="00DE5B88" w:rsidRPr="00A66D63" w14:paraId="2E1AA376" w14:textId="77777777" w:rsidTr="00DD7A32">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verall, it was very good. I would suggest the Lampyr assignments be due earlier in the semester, because I had 800 other things due when they were assigned. I understand that is sometimes unavoidable though.</w:t>
            </w:r>
          </w:p>
        </w:tc>
      </w:tr>
      <w:tr w:rsidR="00DE5B88" w:rsidRPr="00A66D63" w14:paraId="569D3701" w14:textId="77777777" w:rsidTr="00DD7A32">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didn't </w:t>
            </w:r>
            <w:proofErr w:type="gramStart"/>
            <w:r w:rsidRPr="00A66D63">
              <w:rPr>
                <w:rFonts w:ascii="Times" w:hAnsi="Times" w:cs="Times"/>
                <w:sz w:val="20"/>
                <w:szCs w:val="20"/>
              </w:rPr>
              <w:t>know ,inch</w:t>
            </w:r>
            <w:proofErr w:type="gramEnd"/>
            <w:r w:rsidRPr="00A66D63">
              <w:rPr>
                <w:rFonts w:ascii="Times" w:hAnsi="Times" w:cs="Times"/>
                <w:sz w:val="20"/>
                <w:szCs w:val="20"/>
              </w:rPr>
              <w:t xml:space="preserve"> about macro evolution before this class so I definitely learned a lot and discovered evidence for macro evolution</w:t>
            </w:r>
          </w:p>
        </w:tc>
      </w:tr>
      <w:tr w:rsidR="00DE5B88" w:rsidRPr="00A66D63" w14:paraId="6930CE19" w14:textId="77777777" w:rsidTr="00DD7A32">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use of peer reviewed papers as examples for each topic in conjunction with Brian's socratic method of teaching really allowed us to discuss the ideas and develop a fuller understanding.</w:t>
            </w:r>
          </w:p>
        </w:tc>
      </w:tr>
      <w:tr w:rsidR="00DE5B88" w:rsidRPr="00A66D63" w14:paraId="5A023BDF" w14:textId="77777777" w:rsidTr="00DD7A32">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the instructor did a good job of creating an atmosphere encouraging student response and discussion. The course made you think deeper about macroevolutionary concepts.</w:t>
            </w:r>
          </w:p>
        </w:tc>
      </w:tr>
      <w:tr w:rsidR="00DE5B88" w:rsidRPr="00A66D63" w14:paraId="1CAB221D" w14:textId="77777777" w:rsidTr="00DD7A32">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were great and posting them really helped</w:t>
            </w:r>
          </w:p>
        </w:tc>
      </w:tr>
      <w:tr w:rsidR="00DE5B88" w:rsidRPr="00A66D63" w14:paraId="295DF553" w14:textId="77777777" w:rsidTr="00DD7A32">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n</w:t>
            </w:r>
            <w:proofErr w:type="gramEnd"/>
            <w:r w:rsidRPr="00A66D63">
              <w:rPr>
                <w:rFonts w:ascii="Times" w:hAnsi="Times" w:cs="Times"/>
                <w:sz w:val="20"/>
                <w:szCs w:val="20"/>
              </w:rPr>
              <w:t xml:space="preserve"> class discussion</w:t>
            </w:r>
          </w:p>
        </w:tc>
      </w:tr>
      <w:tr w:rsidR="00DE5B88" w:rsidRPr="00A66D63" w14:paraId="0771A86C" w14:textId="77777777" w:rsidTr="00DD7A32">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ll the</w:t>
            </w:r>
            <w:proofErr w:type="gramEnd"/>
            <w:r w:rsidRPr="00A66D63">
              <w:rPr>
                <w:rFonts w:ascii="Times" w:hAnsi="Times" w:cs="Times"/>
                <w:sz w:val="20"/>
                <w:szCs w:val="20"/>
              </w:rPr>
              <w:t xml:space="preserve"> pretty girls, and me wanting to play super smash bros. and zelda on the instructor's wii.</w:t>
            </w:r>
          </w:p>
        </w:tc>
      </w:tr>
      <w:tr w:rsidR="00DE5B88" w:rsidRPr="00A66D63" w14:paraId="722249D1" w14:textId="77777777" w:rsidTr="00DD7A32">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seating in the room was not </w:t>
            </w:r>
            <w:proofErr w:type="gramStart"/>
            <w:r w:rsidRPr="00A66D63">
              <w:rPr>
                <w:rFonts w:ascii="Times" w:hAnsi="Times" w:cs="Times"/>
                <w:sz w:val="20"/>
                <w:szCs w:val="20"/>
              </w:rPr>
              <w:t>ideal,</w:t>
            </w:r>
            <w:proofErr w:type="gramEnd"/>
            <w:r w:rsidRPr="00A66D63">
              <w:rPr>
                <w:rFonts w:ascii="Times" w:hAnsi="Times" w:cs="Times"/>
                <w:sz w:val="20"/>
                <w:szCs w:val="20"/>
              </w:rPr>
              <w:t xml:space="preserve"> it seemed crowded despite the small class size.</w:t>
            </w:r>
          </w:p>
        </w:tc>
      </w:tr>
      <w:tr w:rsidR="00DE5B88" w:rsidRPr="00A66D63" w14:paraId="3E8C924A" w14:textId="77777777" w:rsidTr="00DD7A32">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low</w:t>
            </w:r>
            <w:proofErr w:type="gramEnd"/>
            <w:r w:rsidRPr="00A66D63">
              <w:rPr>
                <w:rFonts w:ascii="Times" w:hAnsi="Times" w:cs="Times"/>
                <w:sz w:val="20"/>
                <w:szCs w:val="20"/>
              </w:rPr>
              <w:t xml:space="preserve"> response time on grades. </w:t>
            </w:r>
            <w:proofErr w:type="gramStart"/>
            <w:r w:rsidRPr="00A66D63">
              <w:rPr>
                <w:rFonts w:ascii="Times" w:hAnsi="Times" w:cs="Times"/>
                <w:sz w:val="20"/>
                <w:szCs w:val="20"/>
              </w:rPr>
              <w:t>it</w:t>
            </w:r>
            <w:proofErr w:type="gramEnd"/>
            <w:r w:rsidRPr="00A66D63">
              <w:rPr>
                <w:rFonts w:ascii="Times" w:hAnsi="Times" w:cs="Times"/>
                <w:sz w:val="20"/>
                <w:szCs w:val="20"/>
              </w:rPr>
              <w:t xml:space="preserve"> was hard to know how well you were doing in the course.</w:t>
            </w:r>
          </w:p>
        </w:tc>
      </w:tr>
      <w:tr w:rsidR="00DE5B88" w:rsidRPr="00A66D63" w14:paraId="1CC627F9" w14:textId="77777777" w:rsidTr="00DD7A32">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w:t>
            </w:r>
            <w:proofErr w:type="gramEnd"/>
            <w:r w:rsidRPr="00A66D63">
              <w:rPr>
                <w:rFonts w:ascii="Times" w:hAnsi="Times" w:cs="Times"/>
                <w:sz w:val="20"/>
                <w:szCs w:val="20"/>
              </w:rPr>
              <w:t xml:space="preserve"> eliminate the group presentation, and make it a solo 5 minute presentation. It's hard to meet up outside of class when you work 45 hours a week</w:t>
            </w:r>
          </w:p>
        </w:tc>
      </w:tr>
      <w:tr w:rsidR="00DE5B88" w:rsidRPr="00A66D63" w14:paraId="00FED64C" w14:textId="77777777" w:rsidTr="00DD7A32">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Recieving grades back in a </w:t>
            </w:r>
            <w:proofErr w:type="gramStart"/>
            <w:r w:rsidRPr="00A66D63">
              <w:rPr>
                <w:rFonts w:ascii="Times" w:hAnsi="Times" w:cs="Times"/>
                <w:sz w:val="20"/>
                <w:szCs w:val="20"/>
              </w:rPr>
              <w:t>more timely</w:t>
            </w:r>
            <w:proofErr w:type="gramEnd"/>
            <w:r w:rsidRPr="00A66D63">
              <w:rPr>
                <w:rFonts w:ascii="Times" w:hAnsi="Times" w:cs="Times"/>
                <w:sz w:val="20"/>
                <w:szCs w:val="20"/>
              </w:rPr>
              <w:t xml:space="preserve"> manner. Group presentations were </w:t>
            </w:r>
            <w:proofErr w:type="gramStart"/>
            <w:r w:rsidRPr="00A66D63">
              <w:rPr>
                <w:rFonts w:ascii="Times" w:hAnsi="Times" w:cs="Times"/>
                <w:sz w:val="20"/>
                <w:szCs w:val="20"/>
              </w:rPr>
              <w:t>difficult,</w:t>
            </w:r>
            <w:proofErr w:type="gramEnd"/>
            <w:r w:rsidRPr="00A66D63">
              <w:rPr>
                <w:rFonts w:ascii="Times" w:hAnsi="Times" w:cs="Times"/>
                <w:sz w:val="20"/>
                <w:szCs w:val="20"/>
              </w:rPr>
              <w:t xml:space="preserve"> grad students do much more research than we were able to in a weeks time.</w:t>
            </w:r>
          </w:p>
        </w:tc>
      </w:tr>
      <w:tr w:rsidR="00DE5B88" w:rsidRPr="00A66D63" w14:paraId="0E65B8FB" w14:textId="77777777" w:rsidTr="00DD7A32">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ybe some assigned reading or topical links that would prepare us to contribute more to the discussion. Even a list of jargon terms to know prior to each </w:t>
            </w:r>
            <w:proofErr w:type="gramStart"/>
            <w:r w:rsidRPr="00A66D63">
              <w:rPr>
                <w:rFonts w:ascii="Times" w:hAnsi="Times" w:cs="Times"/>
                <w:sz w:val="20"/>
                <w:szCs w:val="20"/>
              </w:rPr>
              <w:t>class which</w:t>
            </w:r>
            <w:proofErr w:type="gramEnd"/>
            <w:r w:rsidRPr="00A66D63">
              <w:rPr>
                <w:rFonts w:ascii="Times" w:hAnsi="Times" w:cs="Times"/>
                <w:sz w:val="20"/>
                <w:szCs w:val="20"/>
              </w:rPr>
              <w:t xml:space="preserve"> would allow discussion without having to waste time on defining ideas.</w:t>
            </w:r>
          </w:p>
        </w:tc>
      </w:tr>
      <w:tr w:rsidR="00DE5B88" w:rsidRPr="00A66D63" w14:paraId="28542FA3" w14:textId="77777777" w:rsidTr="00DD7A32">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941813">
      <w:pgSz w:w="12240" w:h="15840" w:code="1"/>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666B67" w:rsidRDefault="00666B67">
      <w:r>
        <w:separator/>
      </w:r>
    </w:p>
    <w:p w14:paraId="19BC7A50" w14:textId="77777777" w:rsidR="00666B67" w:rsidRDefault="00666B67"/>
  </w:endnote>
  <w:endnote w:type="continuationSeparator" w:id="0">
    <w:p w14:paraId="283C33E2" w14:textId="77777777" w:rsidR="00666B67" w:rsidRDefault="00666B67">
      <w:r>
        <w:continuationSeparator/>
      </w:r>
    </w:p>
    <w:p w14:paraId="70351842" w14:textId="77777777" w:rsidR="00666B67" w:rsidRDefault="00666B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MS Serif">
    <w:panose1 w:val="000000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DB5E0" w14:textId="77777777" w:rsidR="00666B67" w:rsidRDefault="00666B67" w:rsidP="00E71E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BCD857" w14:textId="77777777" w:rsidR="00666B67" w:rsidRDefault="00666B67"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E3999D8" w14:textId="77777777" w:rsidR="00666B67" w:rsidRDefault="00666B67"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575F6DE" w14:textId="77777777" w:rsidR="00666B67" w:rsidRDefault="00666B67" w:rsidP="009418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EAB95" w14:textId="77777777" w:rsidR="00666B67" w:rsidRDefault="00666B67"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567">
      <w:rPr>
        <w:rStyle w:val="PageNumber"/>
        <w:noProof/>
      </w:rPr>
      <w:t>B-1</w:t>
    </w:r>
    <w:r>
      <w:rPr>
        <w:rStyle w:val="PageNumber"/>
      </w:rPr>
      <w:fldChar w:fldCharType="end"/>
    </w:r>
  </w:p>
  <w:p w14:paraId="4647C1BB" w14:textId="5B901707" w:rsidR="00666B67" w:rsidRDefault="00666B67" w:rsidP="00E71E2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FBD46" w14:textId="77777777" w:rsidR="00666B67" w:rsidRDefault="00666B67"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567">
      <w:rPr>
        <w:rStyle w:val="PageNumber"/>
        <w:noProof/>
      </w:rPr>
      <w:t>B-9</w:t>
    </w:r>
    <w:r>
      <w:rPr>
        <w:rStyle w:val="PageNumber"/>
      </w:rPr>
      <w:fldChar w:fldCharType="end"/>
    </w:r>
  </w:p>
  <w:p w14:paraId="2C6AF9CD" w14:textId="0A3A7DB9" w:rsidR="00666B67" w:rsidRDefault="00666B67"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03110" w14:textId="77777777" w:rsidR="00666B67" w:rsidRDefault="00666B67"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567">
      <w:rPr>
        <w:rStyle w:val="PageNumber"/>
        <w:noProof/>
      </w:rPr>
      <w:t>C-14</w:t>
    </w:r>
    <w:r>
      <w:rPr>
        <w:rStyle w:val="PageNumber"/>
      </w:rPr>
      <w:fldChar w:fldCharType="end"/>
    </w:r>
  </w:p>
  <w:p w14:paraId="4EFB0377" w14:textId="4CA6B728" w:rsidR="00666B67" w:rsidRDefault="00666B67" w:rsidP="00A976FC">
    <w:pPr>
      <w:pStyle w:val="Footer"/>
      <w:ind w:right="360"/>
      <w:jc w:val="right"/>
    </w:pPr>
    <w:r>
      <w:tab/>
    </w: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1F7A" w14:textId="77777777" w:rsidR="00666B67" w:rsidRDefault="00666B67"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6567">
      <w:rPr>
        <w:rStyle w:val="PageNumber"/>
        <w:noProof/>
      </w:rPr>
      <w:t>E-18</w:t>
    </w:r>
    <w:r>
      <w:rPr>
        <w:rStyle w:val="PageNumber"/>
      </w:rPr>
      <w:fldChar w:fldCharType="end"/>
    </w:r>
  </w:p>
  <w:p w14:paraId="3C7D3A46" w14:textId="77777777" w:rsidR="00666B67" w:rsidRDefault="00666B67"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666B67" w:rsidRDefault="00666B67">
      <w:r>
        <w:separator/>
      </w:r>
    </w:p>
    <w:p w14:paraId="7AD41B04" w14:textId="77777777" w:rsidR="00666B67" w:rsidRDefault="00666B67"/>
  </w:footnote>
  <w:footnote w:type="continuationSeparator" w:id="0">
    <w:p w14:paraId="1D2EDB6E" w14:textId="77777777" w:rsidR="00666B67" w:rsidRDefault="00666B67">
      <w:r>
        <w:continuationSeparator/>
      </w:r>
    </w:p>
    <w:p w14:paraId="712D5CD5" w14:textId="77777777" w:rsidR="00666B67" w:rsidRDefault="00666B6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666B67" w:rsidRPr="003D23DB" w:rsidRDefault="00666B67" w:rsidP="003D23DB">
    <w:pPr>
      <w:pStyle w:val="Header"/>
      <w:jc w:val="right"/>
    </w:pPr>
    <w:r>
      <w:t>Brian C. O’Meara</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666B67" w:rsidRPr="008C38F2" w:rsidRDefault="00666B67" w:rsidP="00F5543C">
    <w:pPr>
      <w:pStyle w:val="Header"/>
      <w:jc w:val="right"/>
    </w:pPr>
    <w:r>
      <w:t>Brian C. O’Mear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666B67" w:rsidRPr="007F5EEE" w:rsidRDefault="00666B67"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3516671"/>
    <w:multiLevelType w:val="multilevel"/>
    <w:tmpl w:val="E38E46F4"/>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0D621C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1DC5BEB"/>
    <w:multiLevelType w:val="multilevel"/>
    <w:tmpl w:val="AF40DF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9D94829"/>
    <w:multiLevelType w:val="multilevel"/>
    <w:tmpl w:val="6318EE2A"/>
    <w:lvl w:ilvl="0">
      <w:start w:val="1"/>
      <w:numFmt w:val="upperLetter"/>
      <w:pStyle w:val="Heading1"/>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pStyle w:val="Heading3"/>
      <w:lvlText w:val="%3"/>
      <w:lvlJc w:val="left"/>
      <w:pPr>
        <w:ind w:left="1440" w:firstLine="0"/>
      </w:pPr>
      <w:rPr>
        <w:rFonts w:hint="default"/>
      </w:rPr>
    </w:lvl>
    <w:lvl w:ilvl="3">
      <w:start w:val="1"/>
      <w:numFmt w:val="none"/>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6">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53E243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FFB6E56"/>
    <w:multiLevelType w:val="multilevel"/>
    <w:tmpl w:val="C1242976"/>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10"/>
  </w:num>
  <w:num w:numId="3">
    <w:abstractNumId w:val="9"/>
  </w:num>
  <w:num w:numId="4">
    <w:abstractNumId w:val="6"/>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10">
    <w:abstractNumId w:val="4"/>
  </w:num>
  <w:num w:numId="11">
    <w:abstractNumId w:val="3"/>
  </w:num>
  <w:num w:numId="12">
    <w:abstractNumId w:val="7"/>
  </w:num>
  <w:num w:numId="13">
    <w:abstractNumId w:val="2"/>
  </w:num>
  <w:num w:numId="14">
    <w:abstractNumId w:val="5"/>
  </w:num>
  <w:num w:numId="15">
    <w:abstractNumId w:val="5"/>
  </w:num>
  <w:num w:numId="16">
    <w:abstractNumId w:val="8"/>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3A4C"/>
    <w:rsid w:val="00066386"/>
    <w:rsid w:val="00072B5F"/>
    <w:rsid w:val="00073723"/>
    <w:rsid w:val="00075E40"/>
    <w:rsid w:val="0009294E"/>
    <w:rsid w:val="000A0AE6"/>
    <w:rsid w:val="000B4B20"/>
    <w:rsid w:val="000B5D5D"/>
    <w:rsid w:val="000B5EFD"/>
    <w:rsid w:val="000C5910"/>
    <w:rsid w:val="000C5DA1"/>
    <w:rsid w:val="000D1804"/>
    <w:rsid w:val="000D413A"/>
    <w:rsid w:val="000D5D97"/>
    <w:rsid w:val="000E7A07"/>
    <w:rsid w:val="000F0F38"/>
    <w:rsid w:val="00110F30"/>
    <w:rsid w:val="00115F1F"/>
    <w:rsid w:val="00135168"/>
    <w:rsid w:val="0013555A"/>
    <w:rsid w:val="00141F32"/>
    <w:rsid w:val="0014272A"/>
    <w:rsid w:val="0014400D"/>
    <w:rsid w:val="00151E7B"/>
    <w:rsid w:val="00152967"/>
    <w:rsid w:val="00152B51"/>
    <w:rsid w:val="00157FDA"/>
    <w:rsid w:val="00166897"/>
    <w:rsid w:val="00167CEA"/>
    <w:rsid w:val="00167F60"/>
    <w:rsid w:val="0017029B"/>
    <w:rsid w:val="00170E2A"/>
    <w:rsid w:val="00181BAA"/>
    <w:rsid w:val="00185747"/>
    <w:rsid w:val="00194A8D"/>
    <w:rsid w:val="001957B9"/>
    <w:rsid w:val="00197EC4"/>
    <w:rsid w:val="001A0684"/>
    <w:rsid w:val="001A646A"/>
    <w:rsid w:val="001A687A"/>
    <w:rsid w:val="001B176E"/>
    <w:rsid w:val="001B217A"/>
    <w:rsid w:val="001B260E"/>
    <w:rsid w:val="001B5799"/>
    <w:rsid w:val="001B6FCA"/>
    <w:rsid w:val="001C34EA"/>
    <w:rsid w:val="001C3DBD"/>
    <w:rsid w:val="001C543E"/>
    <w:rsid w:val="001D577B"/>
    <w:rsid w:val="001E1961"/>
    <w:rsid w:val="001E247F"/>
    <w:rsid w:val="001F3D3B"/>
    <w:rsid w:val="001F43A6"/>
    <w:rsid w:val="001F6DE4"/>
    <w:rsid w:val="00202DEB"/>
    <w:rsid w:val="00205510"/>
    <w:rsid w:val="00205781"/>
    <w:rsid w:val="0021050F"/>
    <w:rsid w:val="00220273"/>
    <w:rsid w:val="00220D5B"/>
    <w:rsid w:val="00224EA9"/>
    <w:rsid w:val="002357B1"/>
    <w:rsid w:val="00251142"/>
    <w:rsid w:val="002527F2"/>
    <w:rsid w:val="0026048C"/>
    <w:rsid w:val="00260DFE"/>
    <w:rsid w:val="00263903"/>
    <w:rsid w:val="002651D0"/>
    <w:rsid w:val="002720E4"/>
    <w:rsid w:val="002722D4"/>
    <w:rsid w:val="00273618"/>
    <w:rsid w:val="002748F4"/>
    <w:rsid w:val="00280D9C"/>
    <w:rsid w:val="00281804"/>
    <w:rsid w:val="00283F97"/>
    <w:rsid w:val="00284BCE"/>
    <w:rsid w:val="00290925"/>
    <w:rsid w:val="002915BB"/>
    <w:rsid w:val="00291DE2"/>
    <w:rsid w:val="002A28F0"/>
    <w:rsid w:val="002A5BC8"/>
    <w:rsid w:val="002A6B5D"/>
    <w:rsid w:val="002B02CF"/>
    <w:rsid w:val="002B1953"/>
    <w:rsid w:val="002B353E"/>
    <w:rsid w:val="002B3A6A"/>
    <w:rsid w:val="002B3A90"/>
    <w:rsid w:val="002B54E2"/>
    <w:rsid w:val="002C0254"/>
    <w:rsid w:val="002C4216"/>
    <w:rsid w:val="002C42E9"/>
    <w:rsid w:val="002C5748"/>
    <w:rsid w:val="002C6802"/>
    <w:rsid w:val="002D3193"/>
    <w:rsid w:val="002D3B95"/>
    <w:rsid w:val="002D5167"/>
    <w:rsid w:val="002D5C79"/>
    <w:rsid w:val="002D6834"/>
    <w:rsid w:val="002E1359"/>
    <w:rsid w:val="002E464D"/>
    <w:rsid w:val="002E5CEC"/>
    <w:rsid w:val="002F0729"/>
    <w:rsid w:val="002F302E"/>
    <w:rsid w:val="002F435C"/>
    <w:rsid w:val="002F7350"/>
    <w:rsid w:val="00300892"/>
    <w:rsid w:val="0030116F"/>
    <w:rsid w:val="00301E7C"/>
    <w:rsid w:val="00303696"/>
    <w:rsid w:val="00303C8C"/>
    <w:rsid w:val="00313B9F"/>
    <w:rsid w:val="00315BF8"/>
    <w:rsid w:val="00321AB8"/>
    <w:rsid w:val="00323CAC"/>
    <w:rsid w:val="00324849"/>
    <w:rsid w:val="003275F2"/>
    <w:rsid w:val="0033159F"/>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616"/>
    <w:rsid w:val="003C2D42"/>
    <w:rsid w:val="003C634A"/>
    <w:rsid w:val="003C6630"/>
    <w:rsid w:val="003C7740"/>
    <w:rsid w:val="003D0F7C"/>
    <w:rsid w:val="003D1C76"/>
    <w:rsid w:val="003D23DB"/>
    <w:rsid w:val="003D2F7F"/>
    <w:rsid w:val="003D7959"/>
    <w:rsid w:val="003D7B88"/>
    <w:rsid w:val="003E0B36"/>
    <w:rsid w:val="003E2B4F"/>
    <w:rsid w:val="003E4219"/>
    <w:rsid w:val="003F0186"/>
    <w:rsid w:val="003F165D"/>
    <w:rsid w:val="003F1913"/>
    <w:rsid w:val="003F6A58"/>
    <w:rsid w:val="004041B6"/>
    <w:rsid w:val="0040796D"/>
    <w:rsid w:val="004117E1"/>
    <w:rsid w:val="00412502"/>
    <w:rsid w:val="00414BAC"/>
    <w:rsid w:val="00415993"/>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77C87"/>
    <w:rsid w:val="0048219A"/>
    <w:rsid w:val="00485D9D"/>
    <w:rsid w:val="00487783"/>
    <w:rsid w:val="00491343"/>
    <w:rsid w:val="004937A5"/>
    <w:rsid w:val="0049450D"/>
    <w:rsid w:val="004A006A"/>
    <w:rsid w:val="004A19DC"/>
    <w:rsid w:val="004A1FA2"/>
    <w:rsid w:val="004A482D"/>
    <w:rsid w:val="004A5D87"/>
    <w:rsid w:val="004B2B33"/>
    <w:rsid w:val="004B5AAC"/>
    <w:rsid w:val="004C3B1A"/>
    <w:rsid w:val="004C6930"/>
    <w:rsid w:val="004D0E27"/>
    <w:rsid w:val="004D21E0"/>
    <w:rsid w:val="004D303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8D2"/>
    <w:rsid w:val="00550E45"/>
    <w:rsid w:val="00550FFE"/>
    <w:rsid w:val="00554D32"/>
    <w:rsid w:val="0055543E"/>
    <w:rsid w:val="005567AC"/>
    <w:rsid w:val="00556B51"/>
    <w:rsid w:val="0056102B"/>
    <w:rsid w:val="00565728"/>
    <w:rsid w:val="00572458"/>
    <w:rsid w:val="0058205C"/>
    <w:rsid w:val="005828B8"/>
    <w:rsid w:val="005869E2"/>
    <w:rsid w:val="005877D6"/>
    <w:rsid w:val="00596CF8"/>
    <w:rsid w:val="00597161"/>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58CE"/>
    <w:rsid w:val="005F6B28"/>
    <w:rsid w:val="005F7420"/>
    <w:rsid w:val="00600167"/>
    <w:rsid w:val="00600DAC"/>
    <w:rsid w:val="00602633"/>
    <w:rsid w:val="00603EED"/>
    <w:rsid w:val="00605D07"/>
    <w:rsid w:val="00606165"/>
    <w:rsid w:val="00606CD2"/>
    <w:rsid w:val="006071C2"/>
    <w:rsid w:val="00611E29"/>
    <w:rsid w:val="00612166"/>
    <w:rsid w:val="006172A0"/>
    <w:rsid w:val="00624780"/>
    <w:rsid w:val="00624DB5"/>
    <w:rsid w:val="00625E9F"/>
    <w:rsid w:val="006312EA"/>
    <w:rsid w:val="00631C4C"/>
    <w:rsid w:val="00631C96"/>
    <w:rsid w:val="0063379D"/>
    <w:rsid w:val="00634CBB"/>
    <w:rsid w:val="00635875"/>
    <w:rsid w:val="00635ACF"/>
    <w:rsid w:val="006410B7"/>
    <w:rsid w:val="00647161"/>
    <w:rsid w:val="00653297"/>
    <w:rsid w:val="0066033D"/>
    <w:rsid w:val="00663FBC"/>
    <w:rsid w:val="00664C56"/>
    <w:rsid w:val="00665115"/>
    <w:rsid w:val="00665DA6"/>
    <w:rsid w:val="00666B67"/>
    <w:rsid w:val="00672FB8"/>
    <w:rsid w:val="00673733"/>
    <w:rsid w:val="00683554"/>
    <w:rsid w:val="00684E58"/>
    <w:rsid w:val="00690A93"/>
    <w:rsid w:val="006932A7"/>
    <w:rsid w:val="0069341B"/>
    <w:rsid w:val="006967E5"/>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522"/>
    <w:rsid w:val="006E66F5"/>
    <w:rsid w:val="006E79F2"/>
    <w:rsid w:val="006F2185"/>
    <w:rsid w:val="006F5E6D"/>
    <w:rsid w:val="006F75E3"/>
    <w:rsid w:val="0071002B"/>
    <w:rsid w:val="007122A2"/>
    <w:rsid w:val="0071657E"/>
    <w:rsid w:val="0071758B"/>
    <w:rsid w:val="00720988"/>
    <w:rsid w:val="007219EE"/>
    <w:rsid w:val="007235C5"/>
    <w:rsid w:val="00725E12"/>
    <w:rsid w:val="00725E97"/>
    <w:rsid w:val="00727AE6"/>
    <w:rsid w:val="007378E3"/>
    <w:rsid w:val="00743B33"/>
    <w:rsid w:val="00745957"/>
    <w:rsid w:val="0075103A"/>
    <w:rsid w:val="00757896"/>
    <w:rsid w:val="00770235"/>
    <w:rsid w:val="00770A8A"/>
    <w:rsid w:val="00777761"/>
    <w:rsid w:val="00780865"/>
    <w:rsid w:val="00791600"/>
    <w:rsid w:val="00792DFA"/>
    <w:rsid w:val="0079698C"/>
    <w:rsid w:val="007B1A02"/>
    <w:rsid w:val="007B2321"/>
    <w:rsid w:val="007B2BF6"/>
    <w:rsid w:val="007C1B26"/>
    <w:rsid w:val="007C43D1"/>
    <w:rsid w:val="007D0DC8"/>
    <w:rsid w:val="007D5551"/>
    <w:rsid w:val="007F1823"/>
    <w:rsid w:val="007F3339"/>
    <w:rsid w:val="007F47EA"/>
    <w:rsid w:val="007F5EEE"/>
    <w:rsid w:val="007F681A"/>
    <w:rsid w:val="00804F26"/>
    <w:rsid w:val="00811874"/>
    <w:rsid w:val="00816263"/>
    <w:rsid w:val="008176E8"/>
    <w:rsid w:val="0082118D"/>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7565C"/>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8F60D5"/>
    <w:rsid w:val="00902C91"/>
    <w:rsid w:val="00903132"/>
    <w:rsid w:val="00905622"/>
    <w:rsid w:val="00912492"/>
    <w:rsid w:val="009201F0"/>
    <w:rsid w:val="00923793"/>
    <w:rsid w:val="00927492"/>
    <w:rsid w:val="0093614D"/>
    <w:rsid w:val="00937DD9"/>
    <w:rsid w:val="00941813"/>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91139"/>
    <w:rsid w:val="009914BC"/>
    <w:rsid w:val="00994D96"/>
    <w:rsid w:val="00995506"/>
    <w:rsid w:val="009A5012"/>
    <w:rsid w:val="009A5A93"/>
    <w:rsid w:val="009B3010"/>
    <w:rsid w:val="009B556C"/>
    <w:rsid w:val="009B6750"/>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27DE"/>
    <w:rsid w:val="009F45FA"/>
    <w:rsid w:val="009F4EA0"/>
    <w:rsid w:val="00A01445"/>
    <w:rsid w:val="00A042C7"/>
    <w:rsid w:val="00A10079"/>
    <w:rsid w:val="00A1061C"/>
    <w:rsid w:val="00A10F2C"/>
    <w:rsid w:val="00A11404"/>
    <w:rsid w:val="00A12875"/>
    <w:rsid w:val="00A12BF5"/>
    <w:rsid w:val="00A13AE5"/>
    <w:rsid w:val="00A17082"/>
    <w:rsid w:val="00A179C8"/>
    <w:rsid w:val="00A24AC3"/>
    <w:rsid w:val="00A3117C"/>
    <w:rsid w:val="00A3260E"/>
    <w:rsid w:val="00A32F86"/>
    <w:rsid w:val="00A54985"/>
    <w:rsid w:val="00A610DF"/>
    <w:rsid w:val="00A62EF1"/>
    <w:rsid w:val="00A66D63"/>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AF0224"/>
    <w:rsid w:val="00B07A17"/>
    <w:rsid w:val="00B1165B"/>
    <w:rsid w:val="00B1308F"/>
    <w:rsid w:val="00B132D0"/>
    <w:rsid w:val="00B13AB0"/>
    <w:rsid w:val="00B14676"/>
    <w:rsid w:val="00B159FE"/>
    <w:rsid w:val="00B15D71"/>
    <w:rsid w:val="00B1761E"/>
    <w:rsid w:val="00B22CC1"/>
    <w:rsid w:val="00B31312"/>
    <w:rsid w:val="00B34BE8"/>
    <w:rsid w:val="00B34D7A"/>
    <w:rsid w:val="00B35F3A"/>
    <w:rsid w:val="00B50A9D"/>
    <w:rsid w:val="00B5123E"/>
    <w:rsid w:val="00B552B1"/>
    <w:rsid w:val="00B563A0"/>
    <w:rsid w:val="00B568AC"/>
    <w:rsid w:val="00B61055"/>
    <w:rsid w:val="00B6256D"/>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252B"/>
    <w:rsid w:val="00BB416E"/>
    <w:rsid w:val="00BB5858"/>
    <w:rsid w:val="00BB6490"/>
    <w:rsid w:val="00BB6B73"/>
    <w:rsid w:val="00BC15AA"/>
    <w:rsid w:val="00BC4D4E"/>
    <w:rsid w:val="00BD35C7"/>
    <w:rsid w:val="00BE1627"/>
    <w:rsid w:val="00BE17C1"/>
    <w:rsid w:val="00BE3FCF"/>
    <w:rsid w:val="00BE717C"/>
    <w:rsid w:val="00C0337F"/>
    <w:rsid w:val="00C068A7"/>
    <w:rsid w:val="00C10735"/>
    <w:rsid w:val="00C139E2"/>
    <w:rsid w:val="00C152FF"/>
    <w:rsid w:val="00C1767E"/>
    <w:rsid w:val="00C17A0F"/>
    <w:rsid w:val="00C17DD8"/>
    <w:rsid w:val="00C21777"/>
    <w:rsid w:val="00C30160"/>
    <w:rsid w:val="00C3628D"/>
    <w:rsid w:val="00C36567"/>
    <w:rsid w:val="00C43FCC"/>
    <w:rsid w:val="00C4535E"/>
    <w:rsid w:val="00C50E7A"/>
    <w:rsid w:val="00C51E5D"/>
    <w:rsid w:val="00C52F77"/>
    <w:rsid w:val="00C545B1"/>
    <w:rsid w:val="00C565E7"/>
    <w:rsid w:val="00C60081"/>
    <w:rsid w:val="00C618EA"/>
    <w:rsid w:val="00C62804"/>
    <w:rsid w:val="00C74702"/>
    <w:rsid w:val="00C75C2C"/>
    <w:rsid w:val="00C7675E"/>
    <w:rsid w:val="00C80FD5"/>
    <w:rsid w:val="00C82ECD"/>
    <w:rsid w:val="00C91FC7"/>
    <w:rsid w:val="00C93651"/>
    <w:rsid w:val="00CA0536"/>
    <w:rsid w:val="00CA1DC5"/>
    <w:rsid w:val="00CA2AF0"/>
    <w:rsid w:val="00CA5968"/>
    <w:rsid w:val="00CB1D61"/>
    <w:rsid w:val="00CC49EF"/>
    <w:rsid w:val="00CC7BB7"/>
    <w:rsid w:val="00CD51AA"/>
    <w:rsid w:val="00CD54AE"/>
    <w:rsid w:val="00CD5B89"/>
    <w:rsid w:val="00CE1169"/>
    <w:rsid w:val="00CE353E"/>
    <w:rsid w:val="00CE3BB7"/>
    <w:rsid w:val="00CE77EF"/>
    <w:rsid w:val="00D00339"/>
    <w:rsid w:val="00D01B8F"/>
    <w:rsid w:val="00D04C87"/>
    <w:rsid w:val="00D05E27"/>
    <w:rsid w:val="00D10979"/>
    <w:rsid w:val="00D12755"/>
    <w:rsid w:val="00D1591E"/>
    <w:rsid w:val="00D15E1F"/>
    <w:rsid w:val="00D1755D"/>
    <w:rsid w:val="00D25BBF"/>
    <w:rsid w:val="00D32475"/>
    <w:rsid w:val="00D35A51"/>
    <w:rsid w:val="00D408CF"/>
    <w:rsid w:val="00D5283C"/>
    <w:rsid w:val="00D53DF5"/>
    <w:rsid w:val="00D5497A"/>
    <w:rsid w:val="00D60ACC"/>
    <w:rsid w:val="00D635E5"/>
    <w:rsid w:val="00D6795D"/>
    <w:rsid w:val="00D72934"/>
    <w:rsid w:val="00D74035"/>
    <w:rsid w:val="00D74470"/>
    <w:rsid w:val="00D75758"/>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D7A32"/>
    <w:rsid w:val="00DE5B88"/>
    <w:rsid w:val="00DF0B1A"/>
    <w:rsid w:val="00DF1376"/>
    <w:rsid w:val="00DF13E7"/>
    <w:rsid w:val="00DF47C3"/>
    <w:rsid w:val="00E0523A"/>
    <w:rsid w:val="00E05901"/>
    <w:rsid w:val="00E061A0"/>
    <w:rsid w:val="00E15760"/>
    <w:rsid w:val="00E15AF9"/>
    <w:rsid w:val="00E22054"/>
    <w:rsid w:val="00E23E59"/>
    <w:rsid w:val="00E27727"/>
    <w:rsid w:val="00E27FAA"/>
    <w:rsid w:val="00E3075F"/>
    <w:rsid w:val="00E3663A"/>
    <w:rsid w:val="00E41784"/>
    <w:rsid w:val="00E43C50"/>
    <w:rsid w:val="00E46E2F"/>
    <w:rsid w:val="00E50A39"/>
    <w:rsid w:val="00E61FFC"/>
    <w:rsid w:val="00E6237C"/>
    <w:rsid w:val="00E647CA"/>
    <w:rsid w:val="00E6695A"/>
    <w:rsid w:val="00E67421"/>
    <w:rsid w:val="00E70BDC"/>
    <w:rsid w:val="00E71E20"/>
    <w:rsid w:val="00E73EC3"/>
    <w:rsid w:val="00E84C71"/>
    <w:rsid w:val="00E85360"/>
    <w:rsid w:val="00E86A20"/>
    <w:rsid w:val="00E906A4"/>
    <w:rsid w:val="00E91C52"/>
    <w:rsid w:val="00E9521C"/>
    <w:rsid w:val="00E97A44"/>
    <w:rsid w:val="00EA0B2F"/>
    <w:rsid w:val="00EA7E59"/>
    <w:rsid w:val="00EC2373"/>
    <w:rsid w:val="00EC5277"/>
    <w:rsid w:val="00EC699B"/>
    <w:rsid w:val="00EC76F1"/>
    <w:rsid w:val="00ED4C7E"/>
    <w:rsid w:val="00ED577F"/>
    <w:rsid w:val="00EF3357"/>
    <w:rsid w:val="00F0076A"/>
    <w:rsid w:val="00F04A7A"/>
    <w:rsid w:val="00F04CD3"/>
    <w:rsid w:val="00F06A25"/>
    <w:rsid w:val="00F11249"/>
    <w:rsid w:val="00F15498"/>
    <w:rsid w:val="00F15F2E"/>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3A35"/>
    <w:rsid w:val="00FA7895"/>
    <w:rsid w:val="00FA7DF6"/>
    <w:rsid w:val="00FB0961"/>
    <w:rsid w:val="00FB2346"/>
    <w:rsid w:val="00FB2C8C"/>
    <w:rsid w:val="00FB331D"/>
    <w:rsid w:val="00FB37F6"/>
    <w:rsid w:val="00FB5666"/>
    <w:rsid w:val="00FC09E4"/>
    <w:rsid w:val="00FC246A"/>
    <w:rsid w:val="00FC24F4"/>
    <w:rsid w:val="00FC41A3"/>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cran.r-project.org/web/packages/rPlant/index.html" TargetMode="External"/><Relationship Id="rId21" Type="http://schemas.openxmlformats.org/officeDocument/2006/relationships/hyperlink" Target="https://r-forge.r-project.org/projects/phrapl/" TargetMode="External"/><Relationship Id="rId22" Type="http://schemas.openxmlformats.org/officeDocument/2006/relationships/header" Target="header2.xml"/><Relationship Id="rId23" Type="http://schemas.openxmlformats.org/officeDocument/2006/relationships/footer" Target="footer4.xml"/><Relationship Id="rId24" Type="http://schemas.openxmlformats.org/officeDocument/2006/relationships/header" Target="header3.xml"/><Relationship Id="rId25" Type="http://schemas.openxmlformats.org/officeDocument/2006/relationships/footer" Target="footer5.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emf"/><Relationship Id="rId14" Type="http://schemas.openxmlformats.org/officeDocument/2006/relationships/hyperlink" Target="http://lampyr.org" TargetMode="External"/><Relationship Id="rId15" Type="http://schemas.openxmlformats.org/officeDocument/2006/relationships/hyperlink" Target="http://cran.r-project.org/web/packages/corHMM/index.html" TargetMode="External"/><Relationship Id="rId16" Type="http://schemas.openxmlformats.org/officeDocument/2006/relationships/hyperlink" Target="http://cran.r-project.org/web/packages/OUwie/" TargetMode="External"/><Relationship Id="rId17" Type="http://schemas.openxmlformats.org/officeDocument/2006/relationships/hyperlink" Target="http://brianomeara.info/brownie" TargetMode="External"/><Relationship Id="rId18" Type="http://schemas.openxmlformats.org/officeDocument/2006/relationships/hyperlink" Target="http://datelife.org/" TargetMode="External"/><Relationship Id="rId19" Type="http://schemas.openxmlformats.org/officeDocument/2006/relationships/hyperlink" Target="http://reolblog.wordpress.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2BF931-F933-5842-9B63-544548263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16722</Words>
  <Characters>95321</Characters>
  <Application>Microsoft Macintosh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11820</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3</cp:revision>
  <cp:lastPrinted>2014-10-20T03:29:00Z</cp:lastPrinted>
  <dcterms:created xsi:type="dcterms:W3CDTF">2014-10-20T03:29:00Z</dcterms:created>
  <dcterms:modified xsi:type="dcterms:W3CDTF">2014-10-20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